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5D6" w:rsidRDefault="007575D6" w:rsidP="007575D6">
      <w:pPr>
        <w:rPr>
          <w:rFonts w:asciiTheme="majorHAnsi" w:eastAsiaTheme="majorEastAsia" w:hAnsiTheme="majorHAnsi" w:cstheme="majorBidi"/>
          <w:color w:val="2F5496" w:themeColor="accent1" w:themeShade="BF"/>
          <w:sz w:val="32"/>
          <w:szCs w:val="32"/>
        </w:rPr>
      </w:pPr>
      <w:bookmarkStart w:id="0" w:name="_Hlk528498005"/>
      <w:bookmarkStart w:id="1" w:name="_Toc528523567"/>
      <w:bookmarkEnd w:id="0"/>
      <w:r w:rsidRPr="007575D6">
        <w:rPr>
          <w:noProof/>
        </w:rPr>
        <w:drawing>
          <wp:inline distT="0" distB="0" distL="0" distR="0">
            <wp:extent cx="6196462"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347" r="16100"/>
                    <a:stretch/>
                  </pic:blipFill>
                  <pic:spPr bwMode="auto">
                    <a:xfrm>
                      <a:off x="0" y="0"/>
                      <a:ext cx="6210203" cy="824785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rsidR="007575D6" w:rsidRDefault="007575D6" w:rsidP="007575D6">
      <w:pPr>
        <w:pStyle w:val="Title"/>
      </w:pPr>
      <w:r>
        <w:lastRenderedPageBreak/>
        <w:t>Analysis of Portuguese Secondary School</w:t>
      </w:r>
    </w:p>
    <w:p w:rsidR="0018328B" w:rsidRDefault="0018328B" w:rsidP="00CC5DCD">
      <w:pPr>
        <w:pStyle w:val="Heading1"/>
      </w:pPr>
      <w:r>
        <w:t>Executive Summary</w:t>
      </w:r>
      <w:bookmarkEnd w:id="1"/>
    </w:p>
    <w:p w:rsidR="00CC5DCD" w:rsidRDefault="00B94D12" w:rsidP="00CC5DCD">
      <w:r w:rsidRPr="00E63957">
        <w:rPr>
          <w:b/>
        </w:rPr>
        <w:t>Background</w:t>
      </w:r>
      <w:r w:rsidR="00CC5DCD" w:rsidRPr="00E63957">
        <w:rPr>
          <w:b/>
        </w:rPr>
        <w:br/>
      </w:r>
      <w:r w:rsidR="00CC5DCD">
        <w:t xml:space="preserve">This report </w:t>
      </w:r>
      <w:r w:rsidR="00E948CC">
        <w:t>provides analysis of the performance of students from two Portuguese secondary schools. The report investigates the impact of influential factors on their grades including such things as: school absences, parent’s education and relationship status, student health, and extracurricular activities to name a few.</w:t>
      </w:r>
    </w:p>
    <w:p w:rsidR="00B94D12" w:rsidRPr="00E63957" w:rsidRDefault="00B94D12" w:rsidP="00CC5DCD">
      <w:pPr>
        <w:rPr>
          <w:b/>
        </w:rPr>
      </w:pPr>
      <w:r w:rsidRPr="00E63957">
        <w:rPr>
          <w:b/>
        </w:rPr>
        <w:t>Methods of Analysis</w:t>
      </w:r>
    </w:p>
    <w:p w:rsidR="001F2289" w:rsidRDefault="00E948CC" w:rsidP="00CC5DCD">
      <w:r>
        <w:t>Descriptive and Inferential</w:t>
      </w:r>
      <w:r w:rsidR="001F2289">
        <w:t xml:space="preserve"> statistical analysis has been conducted on a wide range of variables from the data set provided. Descriptive statistic methods used include mean, median, mode, quartiles and standard deviation. Box plots, violin plots and correlation tables have also been included to provide illustrations of important data features.</w:t>
      </w:r>
    </w:p>
    <w:p w:rsidR="001F2289" w:rsidRDefault="001F2289" w:rsidP="00CC5DCD">
      <w:r>
        <w:t xml:space="preserve">Inferential statistical analysis is useful for testing hypothesis relating to the effects of one or more variables on another. Inferential statistics methods used include t-tests, ANOVAs, Tukey-tests, linear regressions, </w:t>
      </w:r>
      <w:proofErr w:type="spellStart"/>
      <w:r>
        <w:t>Bartletts’s</w:t>
      </w:r>
      <w:proofErr w:type="spellEnd"/>
      <w:r>
        <w:t xml:space="preserve"> tests and </w:t>
      </w:r>
      <w:proofErr w:type="spellStart"/>
      <w:r>
        <w:t>Levene’s</w:t>
      </w:r>
      <w:proofErr w:type="spellEnd"/>
      <w:r>
        <w:t xml:space="preserve"> tests. </w:t>
      </w:r>
    </w:p>
    <w:p w:rsidR="001F2289" w:rsidRPr="00E63957" w:rsidRDefault="00B94D12" w:rsidP="00CC5DCD">
      <w:pPr>
        <w:rPr>
          <w:b/>
        </w:rPr>
      </w:pPr>
      <w:r w:rsidRPr="00E63957">
        <w:rPr>
          <w:b/>
        </w:rPr>
        <w:t>Areas of Analysis</w:t>
      </w:r>
    </w:p>
    <w:p w:rsidR="00B94D12" w:rsidRDefault="00B94D12" w:rsidP="00CC5DCD">
      <w:r>
        <w:t>Analysis in this report sets out to answer the following questions:</w:t>
      </w:r>
    </w:p>
    <w:p w:rsidR="00B94D12" w:rsidRPr="001F099A" w:rsidRDefault="00B94D12" w:rsidP="00B94D12">
      <w:pPr>
        <w:pStyle w:val="ListParagraph"/>
        <w:numPr>
          <w:ilvl w:val="0"/>
          <w:numId w:val="1"/>
        </w:numPr>
        <w:rPr>
          <w:i/>
        </w:rPr>
      </w:pPr>
      <w:r w:rsidRPr="001F099A">
        <w:rPr>
          <w:i/>
        </w:rPr>
        <w:t>Does the level of education of a student’s parents have any effect on a student’s overall grades?</w:t>
      </w:r>
    </w:p>
    <w:p w:rsidR="00B94D12" w:rsidRPr="001F099A" w:rsidRDefault="00FB06D8" w:rsidP="00B94D12">
      <w:pPr>
        <w:pStyle w:val="ListParagraph"/>
        <w:numPr>
          <w:ilvl w:val="0"/>
          <w:numId w:val="1"/>
        </w:numPr>
        <w:rPr>
          <w:i/>
        </w:rPr>
      </w:pPr>
      <w:r w:rsidRPr="001F099A">
        <w:rPr>
          <w:i/>
        </w:rPr>
        <w:t xml:space="preserve">Are the </w:t>
      </w:r>
      <w:r w:rsidR="00E63957" w:rsidRPr="001F099A">
        <w:rPr>
          <w:i/>
        </w:rPr>
        <w:t>grades from G1, G2 and G3 effected by which school the students attend</w:t>
      </w:r>
      <w:r w:rsidR="00B94D12" w:rsidRPr="001F099A">
        <w:rPr>
          <w:i/>
        </w:rPr>
        <w:t>?</w:t>
      </w:r>
      <w:r w:rsidR="00025F75" w:rsidRPr="001F099A">
        <w:rPr>
          <w:i/>
        </w:rPr>
        <w:t xml:space="preserve"> </w:t>
      </w:r>
    </w:p>
    <w:p w:rsidR="00B94D12" w:rsidRPr="001F099A" w:rsidRDefault="00025F75" w:rsidP="00B94D12">
      <w:pPr>
        <w:pStyle w:val="ListParagraph"/>
        <w:numPr>
          <w:ilvl w:val="0"/>
          <w:numId w:val="1"/>
        </w:numPr>
        <w:rPr>
          <w:i/>
        </w:rPr>
      </w:pPr>
      <w:bookmarkStart w:id="2" w:name="_Hlk528506487"/>
      <w:r w:rsidRPr="001F099A">
        <w:rPr>
          <w:i/>
        </w:rPr>
        <w:t xml:space="preserve">Does the level of study undertaken by a student </w:t>
      </w:r>
      <w:r w:rsidR="00A54155" w:rsidRPr="001F099A">
        <w:rPr>
          <w:i/>
        </w:rPr>
        <w:t>reflect the number of days taken absent</w:t>
      </w:r>
      <w:r w:rsidR="00B94D12" w:rsidRPr="001F099A">
        <w:rPr>
          <w:i/>
        </w:rPr>
        <w:t>?</w:t>
      </w:r>
    </w:p>
    <w:bookmarkEnd w:id="2"/>
    <w:p w:rsidR="00B94D12" w:rsidRDefault="001F099A" w:rsidP="00B94D12">
      <w:pPr>
        <w:pStyle w:val="ListParagraph"/>
        <w:numPr>
          <w:ilvl w:val="0"/>
          <w:numId w:val="1"/>
        </w:numPr>
      </w:pPr>
      <w:r w:rsidRPr="0019754A">
        <w:rPr>
          <w:i/>
        </w:rPr>
        <w:t>Can the students’ failures be explained by number of absences</w:t>
      </w:r>
      <w:r>
        <w:rPr>
          <w:i/>
        </w:rPr>
        <w:t>?</w:t>
      </w:r>
    </w:p>
    <w:p w:rsidR="00B94D12" w:rsidRDefault="00B94D12" w:rsidP="00CC5DCD"/>
    <w:p w:rsidR="00B94D12" w:rsidRPr="00E63957" w:rsidRDefault="00B94D12" w:rsidP="00CC5DCD">
      <w:pPr>
        <w:rPr>
          <w:b/>
        </w:rPr>
      </w:pPr>
      <w:r w:rsidRPr="00E63957">
        <w:rPr>
          <w:b/>
        </w:rPr>
        <w:t>Findings</w:t>
      </w:r>
    </w:p>
    <w:p w:rsidR="00B94D12" w:rsidRDefault="00B94D12" w:rsidP="00CC5DCD">
      <w:r>
        <w:t xml:space="preserve">We find that there is an observable difference in a student’s grade depending on whether the </w:t>
      </w:r>
      <w:r w:rsidR="00EB7788">
        <w:t>Mother had no education or higher education. We also found this to be true as to whether the student’s Father either had no education or higher education. In both cases, students who had either a mother or father educated to the level of higher education had, on average, better overall grades than student’s whose mother or father had no education.</w:t>
      </w:r>
    </w:p>
    <w:p w:rsidR="003E0E52" w:rsidRDefault="003E0E52" w:rsidP="00CC5DCD">
      <w:r>
        <w:t>Also, we’ve found that while the relation between the number of absences and number of failures are statistically significant, it’s complicated to explain failures only by this factor. Thereby, the schools may use these findings to build a model to predict and control students’ failures.</w:t>
      </w:r>
    </w:p>
    <w:p w:rsidR="00B94D12" w:rsidRPr="00E63957" w:rsidRDefault="00B94D12" w:rsidP="00CC5DCD">
      <w:pPr>
        <w:rPr>
          <w:b/>
        </w:rPr>
      </w:pPr>
      <w:r w:rsidRPr="00E63957">
        <w:rPr>
          <w:b/>
        </w:rPr>
        <w:t>Conclusions</w:t>
      </w:r>
    </w:p>
    <w:p w:rsidR="00B94D12" w:rsidRDefault="00EB7788" w:rsidP="00CC5DCD">
      <w:r>
        <w:t>As far as the effect of a parent’s level of education on a student’s overall grade it could be concluded that students who ha</w:t>
      </w:r>
      <w:r w:rsidR="0057711E">
        <w:t xml:space="preserve">s </w:t>
      </w:r>
      <w:bookmarkStart w:id="3" w:name="_GoBack"/>
      <w:bookmarkEnd w:id="3"/>
      <w:r w:rsidR="0057711E">
        <w:t>either</w:t>
      </w:r>
      <w:r>
        <w:t xml:space="preserve"> mother </w:t>
      </w:r>
      <w:r w:rsidR="0057711E">
        <w:t>or</w:t>
      </w:r>
      <w:r>
        <w:t xml:space="preserve"> father </w:t>
      </w:r>
      <w:r w:rsidR="00D0659F">
        <w:t>educated has an observable difference in a student’s grade.</w:t>
      </w:r>
    </w:p>
    <w:p w:rsidR="00B94D12" w:rsidRPr="00E63957" w:rsidRDefault="00B94D12" w:rsidP="00CC5DCD">
      <w:pPr>
        <w:rPr>
          <w:b/>
        </w:rPr>
      </w:pPr>
      <w:r w:rsidRPr="00E63957">
        <w:rPr>
          <w:b/>
        </w:rPr>
        <w:t>Limitations</w:t>
      </w:r>
    </w:p>
    <w:p w:rsidR="00B94D12" w:rsidRDefault="00B94D12" w:rsidP="00CC5DCD">
      <w:r>
        <w:lastRenderedPageBreak/>
        <w:t xml:space="preserve">Whilst this report provides data driven insights into the level of influence outside factors have on students grades no recommendations have been made around development of strategies that might be implemented to sustain or improve students grades in the future. </w:t>
      </w:r>
    </w:p>
    <w:p w:rsidR="00B94D12" w:rsidRDefault="00B94D12" w:rsidP="00CC5DCD"/>
    <w:p w:rsidR="001F2289" w:rsidRDefault="001F2289" w:rsidP="00CC5DCD"/>
    <w:sdt>
      <w:sdtPr>
        <w:rPr>
          <w:rFonts w:asciiTheme="minorHAnsi" w:eastAsiaTheme="minorHAnsi" w:hAnsiTheme="minorHAnsi" w:cstheme="minorBidi"/>
          <w:color w:val="auto"/>
          <w:sz w:val="22"/>
          <w:szCs w:val="22"/>
          <w:lang w:val="en-AU"/>
        </w:rPr>
        <w:id w:val="-331686409"/>
        <w:docPartObj>
          <w:docPartGallery w:val="Table of Contents"/>
          <w:docPartUnique/>
        </w:docPartObj>
      </w:sdtPr>
      <w:sdtEndPr>
        <w:rPr>
          <w:b/>
          <w:bCs/>
          <w:noProof/>
        </w:rPr>
      </w:sdtEndPr>
      <w:sdtContent>
        <w:p w:rsidR="00845555" w:rsidRDefault="00845555">
          <w:pPr>
            <w:pStyle w:val="TOCHeading"/>
          </w:pPr>
          <w:r>
            <w:t>Contents</w:t>
          </w:r>
        </w:p>
        <w:p w:rsidR="00F446C8" w:rsidRDefault="00845555">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528523567" w:history="1">
            <w:r w:rsidR="00F446C8" w:rsidRPr="00261A8A">
              <w:rPr>
                <w:rStyle w:val="Hyperlink"/>
                <w:noProof/>
              </w:rPr>
              <w:t>Executive Summary</w:t>
            </w:r>
            <w:r w:rsidR="00F446C8">
              <w:rPr>
                <w:noProof/>
                <w:webHidden/>
              </w:rPr>
              <w:tab/>
            </w:r>
            <w:r w:rsidR="00F446C8">
              <w:rPr>
                <w:noProof/>
                <w:webHidden/>
              </w:rPr>
              <w:fldChar w:fldCharType="begin"/>
            </w:r>
            <w:r w:rsidR="00F446C8">
              <w:rPr>
                <w:noProof/>
                <w:webHidden/>
              </w:rPr>
              <w:instrText xml:space="preserve"> PAGEREF _Toc528523567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68" w:history="1">
            <w:r w:rsidR="00F446C8" w:rsidRPr="00261A8A">
              <w:rPr>
                <w:rStyle w:val="Hyperlink"/>
                <w:noProof/>
              </w:rPr>
              <w:t>Introduction</w:t>
            </w:r>
            <w:r w:rsidR="00F446C8">
              <w:rPr>
                <w:noProof/>
                <w:webHidden/>
              </w:rPr>
              <w:tab/>
            </w:r>
            <w:r w:rsidR="00F446C8">
              <w:rPr>
                <w:noProof/>
                <w:webHidden/>
              </w:rPr>
              <w:fldChar w:fldCharType="begin"/>
            </w:r>
            <w:r w:rsidR="00F446C8">
              <w:rPr>
                <w:noProof/>
                <w:webHidden/>
              </w:rPr>
              <w:instrText xml:space="preserve"> PAGEREF _Toc528523568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69" w:history="1">
            <w:r w:rsidR="00F446C8" w:rsidRPr="00261A8A">
              <w:rPr>
                <w:rStyle w:val="Hyperlink"/>
                <w:noProof/>
              </w:rPr>
              <w:t>Dataset Description</w:t>
            </w:r>
            <w:r w:rsidR="00F446C8">
              <w:rPr>
                <w:noProof/>
                <w:webHidden/>
              </w:rPr>
              <w:tab/>
            </w:r>
            <w:r w:rsidR="00F446C8">
              <w:rPr>
                <w:noProof/>
                <w:webHidden/>
              </w:rPr>
              <w:fldChar w:fldCharType="begin"/>
            </w:r>
            <w:r w:rsidR="00F446C8">
              <w:rPr>
                <w:noProof/>
                <w:webHidden/>
              </w:rPr>
              <w:instrText xml:space="preserve"> PAGEREF _Toc528523569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70" w:history="1">
            <w:r w:rsidR="00F446C8" w:rsidRPr="00261A8A">
              <w:rPr>
                <w:rStyle w:val="Hyperlink"/>
                <w:noProof/>
              </w:rPr>
              <w:t>Descriptive</w:t>
            </w:r>
            <w:r w:rsidR="00F446C8">
              <w:rPr>
                <w:noProof/>
                <w:webHidden/>
              </w:rPr>
              <w:tab/>
            </w:r>
            <w:r w:rsidR="00F446C8">
              <w:rPr>
                <w:noProof/>
                <w:webHidden/>
              </w:rPr>
              <w:fldChar w:fldCharType="begin"/>
            </w:r>
            <w:r w:rsidR="00F446C8">
              <w:rPr>
                <w:noProof/>
                <w:webHidden/>
              </w:rPr>
              <w:instrText xml:space="preserve"> PAGEREF _Toc528523570 \h </w:instrText>
            </w:r>
            <w:r w:rsidR="00F446C8">
              <w:rPr>
                <w:noProof/>
                <w:webHidden/>
              </w:rPr>
            </w:r>
            <w:r w:rsidR="00F446C8">
              <w:rPr>
                <w:noProof/>
                <w:webHidden/>
              </w:rPr>
              <w:fldChar w:fldCharType="separate"/>
            </w:r>
            <w:r w:rsidR="00F446C8">
              <w:rPr>
                <w:noProof/>
                <w:webHidden/>
              </w:rPr>
              <w:t>2</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71" w:history="1">
            <w:r w:rsidR="00F446C8" w:rsidRPr="00261A8A">
              <w:rPr>
                <w:rStyle w:val="Hyperlink"/>
                <w:noProof/>
              </w:rPr>
              <w:t>Analysis and Results</w:t>
            </w:r>
            <w:r w:rsidR="00F446C8">
              <w:rPr>
                <w:noProof/>
                <w:webHidden/>
              </w:rPr>
              <w:tab/>
            </w:r>
            <w:r w:rsidR="00F446C8">
              <w:rPr>
                <w:noProof/>
                <w:webHidden/>
              </w:rPr>
              <w:fldChar w:fldCharType="begin"/>
            </w:r>
            <w:r w:rsidR="00F446C8">
              <w:rPr>
                <w:noProof/>
                <w:webHidden/>
              </w:rPr>
              <w:instrText xml:space="preserve"> PAGEREF _Toc528523571 \h </w:instrText>
            </w:r>
            <w:r w:rsidR="00F446C8">
              <w:rPr>
                <w:noProof/>
                <w:webHidden/>
              </w:rPr>
            </w:r>
            <w:r w:rsidR="00F446C8">
              <w:rPr>
                <w:noProof/>
                <w:webHidden/>
              </w:rPr>
              <w:fldChar w:fldCharType="separate"/>
            </w:r>
            <w:r w:rsidR="00F446C8">
              <w:rPr>
                <w:noProof/>
                <w:webHidden/>
              </w:rPr>
              <w:t>7</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72" w:history="1">
            <w:r w:rsidR="00F446C8" w:rsidRPr="00261A8A">
              <w:rPr>
                <w:rStyle w:val="Hyperlink"/>
                <w:noProof/>
              </w:rPr>
              <w:t>Discussion and Conclusion</w:t>
            </w:r>
            <w:r w:rsidR="00F446C8">
              <w:rPr>
                <w:noProof/>
                <w:webHidden/>
              </w:rPr>
              <w:tab/>
            </w:r>
            <w:r w:rsidR="00F446C8">
              <w:rPr>
                <w:noProof/>
                <w:webHidden/>
              </w:rPr>
              <w:fldChar w:fldCharType="begin"/>
            </w:r>
            <w:r w:rsidR="00F446C8">
              <w:rPr>
                <w:noProof/>
                <w:webHidden/>
              </w:rPr>
              <w:instrText xml:space="preserve"> PAGEREF _Toc528523572 \h </w:instrText>
            </w:r>
            <w:r w:rsidR="00F446C8">
              <w:rPr>
                <w:noProof/>
                <w:webHidden/>
              </w:rPr>
            </w:r>
            <w:r w:rsidR="00F446C8">
              <w:rPr>
                <w:noProof/>
                <w:webHidden/>
              </w:rPr>
              <w:fldChar w:fldCharType="separate"/>
            </w:r>
            <w:r w:rsidR="00F446C8">
              <w:rPr>
                <w:noProof/>
                <w:webHidden/>
              </w:rPr>
              <w:t>13</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73" w:history="1">
            <w:r w:rsidR="00F446C8" w:rsidRPr="00261A8A">
              <w:rPr>
                <w:rStyle w:val="Hyperlink"/>
                <w:noProof/>
              </w:rPr>
              <w:t>Appendix (R-Code)</w:t>
            </w:r>
            <w:r w:rsidR="00F446C8">
              <w:rPr>
                <w:noProof/>
                <w:webHidden/>
              </w:rPr>
              <w:tab/>
            </w:r>
            <w:r w:rsidR="00F446C8">
              <w:rPr>
                <w:noProof/>
                <w:webHidden/>
              </w:rPr>
              <w:fldChar w:fldCharType="begin"/>
            </w:r>
            <w:r w:rsidR="00F446C8">
              <w:rPr>
                <w:noProof/>
                <w:webHidden/>
              </w:rPr>
              <w:instrText xml:space="preserve"> PAGEREF _Toc528523573 \h </w:instrText>
            </w:r>
            <w:r w:rsidR="00F446C8">
              <w:rPr>
                <w:noProof/>
                <w:webHidden/>
              </w:rPr>
            </w:r>
            <w:r w:rsidR="00F446C8">
              <w:rPr>
                <w:noProof/>
                <w:webHidden/>
              </w:rPr>
              <w:fldChar w:fldCharType="separate"/>
            </w:r>
            <w:r w:rsidR="00F446C8">
              <w:rPr>
                <w:noProof/>
                <w:webHidden/>
              </w:rPr>
              <w:t>15</w:t>
            </w:r>
            <w:r w:rsidR="00F446C8">
              <w:rPr>
                <w:noProof/>
                <w:webHidden/>
              </w:rPr>
              <w:fldChar w:fldCharType="end"/>
            </w:r>
          </w:hyperlink>
        </w:p>
        <w:p w:rsidR="00F446C8" w:rsidRDefault="001D62DD">
          <w:pPr>
            <w:pStyle w:val="TOC1"/>
            <w:tabs>
              <w:tab w:val="right" w:leader="dot" w:pos="9016"/>
            </w:tabs>
            <w:rPr>
              <w:rFonts w:eastAsiaTheme="minorEastAsia"/>
              <w:noProof/>
              <w:lang w:eastAsia="en-AU"/>
            </w:rPr>
          </w:pPr>
          <w:hyperlink w:anchor="_Toc528523574" w:history="1">
            <w:r w:rsidR="00F446C8" w:rsidRPr="00261A8A">
              <w:rPr>
                <w:rStyle w:val="Hyperlink"/>
                <w:noProof/>
              </w:rPr>
              <w:t>References</w:t>
            </w:r>
            <w:r w:rsidR="00F446C8">
              <w:rPr>
                <w:noProof/>
                <w:webHidden/>
              </w:rPr>
              <w:tab/>
            </w:r>
            <w:r w:rsidR="00F446C8">
              <w:rPr>
                <w:noProof/>
                <w:webHidden/>
              </w:rPr>
              <w:fldChar w:fldCharType="begin"/>
            </w:r>
            <w:r w:rsidR="00F446C8">
              <w:rPr>
                <w:noProof/>
                <w:webHidden/>
              </w:rPr>
              <w:instrText xml:space="preserve"> PAGEREF _Toc528523574 \h </w:instrText>
            </w:r>
            <w:r w:rsidR="00F446C8">
              <w:rPr>
                <w:noProof/>
                <w:webHidden/>
              </w:rPr>
            </w:r>
            <w:r w:rsidR="00F446C8">
              <w:rPr>
                <w:noProof/>
                <w:webHidden/>
              </w:rPr>
              <w:fldChar w:fldCharType="separate"/>
            </w:r>
            <w:r w:rsidR="00F446C8">
              <w:rPr>
                <w:noProof/>
                <w:webHidden/>
              </w:rPr>
              <w:t>30</w:t>
            </w:r>
            <w:r w:rsidR="00F446C8">
              <w:rPr>
                <w:noProof/>
                <w:webHidden/>
              </w:rPr>
              <w:fldChar w:fldCharType="end"/>
            </w:r>
          </w:hyperlink>
        </w:p>
        <w:p w:rsidR="00845555" w:rsidRDefault="00845555">
          <w:r>
            <w:rPr>
              <w:b/>
              <w:bCs/>
              <w:noProof/>
            </w:rPr>
            <w:fldChar w:fldCharType="end"/>
          </w:r>
        </w:p>
      </w:sdtContent>
    </w:sdt>
    <w:p w:rsidR="00845555" w:rsidRDefault="00845555">
      <w:pPr>
        <w:rPr>
          <w:rFonts w:asciiTheme="majorHAnsi" w:eastAsiaTheme="majorEastAsia" w:hAnsiTheme="majorHAnsi" w:cstheme="majorBidi"/>
          <w:color w:val="2F5496" w:themeColor="accent1" w:themeShade="BF"/>
          <w:sz w:val="32"/>
          <w:szCs w:val="32"/>
        </w:rPr>
      </w:pPr>
      <w:r>
        <w:br w:type="page"/>
      </w:r>
    </w:p>
    <w:p w:rsidR="00787BA9" w:rsidRDefault="00787BA9" w:rsidP="0018328B">
      <w:pPr>
        <w:pStyle w:val="Heading1"/>
        <w:sectPr w:rsidR="00787BA9" w:rsidSect="0006145E">
          <w:footerReference w:type="default" r:id="rId8"/>
          <w:pgSz w:w="11906" w:h="16838"/>
          <w:pgMar w:top="1440" w:right="1440" w:bottom="1440" w:left="1440" w:header="708" w:footer="708" w:gutter="0"/>
          <w:cols w:space="708"/>
          <w:docGrid w:linePitch="360"/>
        </w:sectPr>
      </w:pPr>
    </w:p>
    <w:p w:rsidR="0018328B" w:rsidRDefault="0018328B" w:rsidP="0018328B">
      <w:pPr>
        <w:pStyle w:val="Heading1"/>
      </w:pPr>
      <w:bookmarkStart w:id="4" w:name="_Toc528523568"/>
      <w:r>
        <w:lastRenderedPageBreak/>
        <w:t>Introduction</w:t>
      </w:r>
      <w:bookmarkEnd w:id="4"/>
    </w:p>
    <w:p w:rsidR="0018328B" w:rsidRPr="0018328B" w:rsidRDefault="0018328B" w:rsidP="0018328B"/>
    <w:p w:rsidR="00AE091E" w:rsidRDefault="00EC5AAE">
      <w:r>
        <w:fldChar w:fldCharType="begin"/>
      </w:r>
      <w:r>
        <w:instrText xml:space="preserve"> ADDIN EN.CITE &lt;EndNote&gt;&lt;Cite AuthorYear="1"&gt;&lt;Author&gt;Brown&lt;/Author&gt;&lt;Year&gt;2008&lt;/Year&gt;&lt;RecNum&gt;115&lt;/RecNum&gt;&lt;DisplayText&gt;Brown and Saunders (2008)&lt;/DisplayText&gt;&lt;record&gt;&lt;rec-number&gt;115&lt;/rec-number&gt;&lt;foreign-keys&gt;&lt;key app="EN" db-id="2ppsezawcpxwraefd24px99aswsap0pzvtts" timestamp="1540599955"&gt;115&lt;/key&gt;&lt;/foreign-keys&gt;&lt;ref-type name="Book"&gt;6&lt;/ref-type&gt;&lt;contributors&gt;&lt;authors&gt;&lt;author&gt;Reva Berman Brown&lt;/author&gt;&lt;author&gt;Mark Saunders&lt;/author&gt;&lt;/authors&gt;&lt;/contributors&gt;&lt;titles&gt;&lt;title&gt;Dealing with Statistics: What you need to know&lt;/title&gt;&lt;/titles&gt;&lt;dates&gt;&lt;year&gt;2008&lt;/year&gt;&lt;/dates&gt;&lt;pub-location&gt;New York&lt;/pub-location&gt;&lt;publisher&gt;Open University Press&lt;/publisher&gt;&lt;urls&gt;&lt;related-urls&gt;&lt;url&gt;file:///C:/Users/James/Downloads/document.pdf&lt;/url&gt;&lt;/related-urls&gt;&lt;/urls&gt;&lt;/record&gt;&lt;/Cite&gt;&lt;/EndNote&gt;</w:instrText>
      </w:r>
      <w:r>
        <w:fldChar w:fldCharType="separate"/>
      </w:r>
      <w:r>
        <w:rPr>
          <w:noProof/>
        </w:rPr>
        <w:t>Brown and Saunders (2008)</w:t>
      </w:r>
      <w:r>
        <w:fldChar w:fldCharType="end"/>
      </w:r>
      <w:r>
        <w:t xml:space="preserve"> </w:t>
      </w:r>
      <w:r w:rsidR="0079634C">
        <w:t xml:space="preserve">describe statistics at the many procedures for </w:t>
      </w:r>
      <w:r w:rsidR="006C465C">
        <w:t>“gathering, organising, analysing and presenting quantitative data”. Statistics can be used draw conclusions from numerical data by conducting experiments and observations</w:t>
      </w:r>
      <w:r w:rsidR="00AE091E">
        <w:t xml:space="preserve"> </w:t>
      </w:r>
      <w:r w:rsidR="00AE091E">
        <w:fldChar w:fldCharType="begin"/>
      </w:r>
      <w:r w:rsidR="00AE091E">
        <w:instrText xml:space="preserve"> ADDIN EN.CITE &lt;EndNote&gt;&lt;Cite&gt;&lt;Author&gt;Dodge&lt;/Author&gt;&lt;Year&gt;2006&lt;/Year&gt;&lt;RecNum&gt;116&lt;/RecNum&gt;&lt;DisplayText&gt;(Dodge, 2006)&lt;/DisplayText&gt;&lt;record&gt;&lt;rec-number&gt;116&lt;/rec-number&gt;&lt;foreign-keys&gt;&lt;key app="EN" db-id="2ppsezawcpxwraefd24px99aswsap0pzvtts" timestamp="1540606639"&gt;116&lt;/key&gt;&lt;/foreign-keys&gt;&lt;ref-type name="Dictionary"&gt;52&lt;/ref-type&gt;&lt;contributors&gt;&lt;authors&gt;&lt;author&gt;Y Dodge&lt;/author&gt;&lt;/authors&gt;&lt;/contributors&gt;&lt;titles&gt;&lt;secondary-title&gt;The Oxford Dictionary of Statistical Terms&lt;/secondary-title&gt;&lt;/titles&gt;&lt;dates&gt;&lt;year&gt;2006&lt;/year&gt;&lt;/dates&gt;&lt;pub-location&gt;Oxford&lt;/pub-location&gt;&lt;publisher&gt;Oxford University Press&lt;/publisher&gt;&lt;urls&gt;&lt;/urls&gt;&lt;/record&gt;&lt;/Cite&gt;&lt;/EndNote&gt;</w:instrText>
      </w:r>
      <w:r w:rsidR="00AE091E">
        <w:fldChar w:fldCharType="separate"/>
      </w:r>
      <w:r w:rsidR="00AE091E">
        <w:rPr>
          <w:noProof/>
        </w:rPr>
        <w:t>(Dodge, 2006)</w:t>
      </w:r>
      <w:r w:rsidR="00AE091E">
        <w:fldChar w:fldCharType="end"/>
      </w:r>
      <w:r w:rsidR="00AE091E">
        <w:t xml:space="preserve">. </w:t>
      </w:r>
    </w:p>
    <w:p w:rsidR="00845938" w:rsidRDefault="00AE091E">
      <w:r>
        <w:t xml:space="preserve">There are two main methods used in conducting statistical analysis: Descriptive statistics and inferential statistics </w:t>
      </w:r>
      <w:r>
        <w:fldChar w:fldCharType="begin"/>
      </w:r>
      <w:r>
        <w:instrText xml:space="preserve"> ADDIN EN.CITE &lt;EndNote&gt;&lt;Cite&gt;&lt;Author&gt;Brown&lt;/Author&gt;&lt;Year&gt;2008&lt;/Year&gt;&lt;RecNum&gt;115&lt;/RecNum&gt;&lt;DisplayText&gt;(Brown &amp;amp; Saunders, 2008)&lt;/DisplayText&gt;&lt;record&gt;&lt;rec-number&gt;115&lt;/rec-number&gt;&lt;foreign-keys&gt;&lt;key app="EN" db-id="2ppsezawcpxwraefd24px99aswsap0pzvtts" timestamp="1540599955"&gt;115&lt;/key&gt;&lt;/foreign-keys&gt;&lt;ref-type name="Book"&gt;6&lt;/ref-type&gt;&lt;contributors&gt;&lt;authors&gt;&lt;author&gt;Reva Berman Brown&lt;/author&gt;&lt;author&gt;Mark Saunders&lt;/author&gt;&lt;/authors&gt;&lt;/contributors&gt;&lt;titles&gt;&lt;title&gt;Dealing with Statistics: What you need to know&lt;/title&gt;&lt;/titles&gt;&lt;dates&gt;&lt;year&gt;2008&lt;/year&gt;&lt;/dates&gt;&lt;pub-location&gt;New York&lt;/pub-location&gt;&lt;publisher&gt;Open University Press&lt;/publisher&gt;&lt;urls&gt;&lt;related-urls&gt;&lt;url&gt;file:///C:/Users/James/Downloads/document.pdf&lt;/url&gt;&lt;/related-urls&gt;&lt;/urls&gt;&lt;/record&gt;&lt;/Cite&gt;&lt;/EndNote&gt;</w:instrText>
      </w:r>
      <w:r>
        <w:fldChar w:fldCharType="separate"/>
      </w:r>
      <w:r>
        <w:rPr>
          <w:noProof/>
        </w:rPr>
        <w:t>(Brown &amp; Saunders, 2008)</w:t>
      </w:r>
      <w:r>
        <w:fldChar w:fldCharType="end"/>
      </w:r>
      <w:r>
        <w:t xml:space="preserve">. It is important to first describe that data we are dealing with when conducting analysis. This can be done by identifying mean, median, mode and standard deviation of variables of interest. </w:t>
      </w:r>
      <w:r w:rsidR="00147A2C">
        <w:t>D</w:t>
      </w:r>
      <w:r>
        <w:t xml:space="preserve">escriptive statistics </w:t>
      </w:r>
      <w:r w:rsidR="00845938">
        <w:t xml:space="preserve">provides useful information about a data </w:t>
      </w:r>
      <w:r w:rsidR="00147A2C">
        <w:t>source without predicting probability or inferring conclusions about students outside the data collected</w:t>
      </w:r>
      <w:r w:rsidR="00845938">
        <w:t xml:space="preserve"> </w:t>
      </w:r>
      <w:r w:rsidR="00845938">
        <w:fldChar w:fldCharType="begin"/>
      </w:r>
      <w:r w:rsidR="00845938">
        <w:instrText xml:space="preserve"> ADDIN EN.CITE &lt;EndNote&gt;&lt;Cite&gt;&lt;Author&gt;Trochim&lt;/Author&gt;&lt;Year&gt;2006&lt;/Year&gt;&lt;RecNum&gt;117&lt;/RecNum&gt;&lt;DisplayText&gt;(Trochim, 2006)&lt;/DisplayText&gt;&lt;record&gt;&lt;rec-number&gt;117&lt;/rec-number&gt;&lt;foreign-keys&gt;&lt;key app="EN" db-id="2ppsezawcpxwraefd24px99aswsap0pzvtts" timestamp="1540607571"&gt;117&lt;/key&gt;&lt;/foreign-keys&gt;&lt;ref-type name="Web Page"&gt;12&lt;/ref-type&gt;&lt;contributors&gt;&lt;authors&gt;&lt;author&gt;William M. K. Trochim&lt;/author&gt;&lt;/authors&gt;&lt;/contributors&gt;&lt;titles&gt;&lt;title&gt;Descriptive Statistics&lt;/title&gt;&lt;/titles&gt;&lt;volume&gt;2018&lt;/volume&gt;&lt;number&gt;27 October&lt;/number&gt;&lt;dates&gt;&lt;year&gt;2006&lt;/year&gt;&lt;/dates&gt;&lt;pub-location&gt;www.socilresearchmethods.net&lt;/pub-location&gt;&lt;publisher&gt;Web Center for Social Research Methods&lt;/publisher&gt;&lt;urls&gt;&lt;related-urls&gt;&lt;url&gt;http://www.socialresearchmethods.net/kb/statdesc.php&lt;/url&gt;&lt;/related-urls&gt;&lt;/urls&gt;&lt;/record&gt;&lt;/Cite&gt;&lt;/EndNote&gt;</w:instrText>
      </w:r>
      <w:r w:rsidR="00845938">
        <w:fldChar w:fldCharType="separate"/>
      </w:r>
      <w:r w:rsidR="00845938">
        <w:rPr>
          <w:noProof/>
        </w:rPr>
        <w:t>(Trochim, 2006)</w:t>
      </w:r>
      <w:r w:rsidR="00845938">
        <w:fldChar w:fldCharType="end"/>
      </w:r>
      <w:r w:rsidR="00845938">
        <w:t xml:space="preserve">. </w:t>
      </w:r>
    </w:p>
    <w:p w:rsidR="00563297" w:rsidRDefault="00563297">
      <w:r>
        <w:t>Unlike descriptive statistics, inferential statistics assumes that the data being analysed is a sample obtained from a larger population</w:t>
      </w:r>
      <w:r w:rsidR="00147A2C">
        <w:t xml:space="preserve"> and can be used to derive the probability of outcomes to a broader population</w:t>
      </w:r>
      <w:r>
        <w:t xml:space="preserve"> </w:t>
      </w:r>
      <w:r w:rsidR="00147A2C">
        <w:fldChar w:fldCharType="begin"/>
      </w:r>
      <w:r w:rsidR="00147A2C">
        <w:instrText xml:space="preserve"> ADDIN EN.CITE &lt;EndNote&gt;&lt;Cite&gt;&lt;Author&gt;Kalla&lt;/Author&gt;&lt;Year&gt;2018&lt;/Year&gt;&lt;RecNum&gt;118&lt;/RecNum&gt;&lt;DisplayText&gt;(Kalla &amp;amp; Wilson, 2018)&lt;/DisplayText&gt;&lt;record&gt;&lt;rec-number&gt;118&lt;/rec-number&gt;&lt;foreign-keys&gt;&lt;key app="EN" db-id="2ppsezawcpxwraefd24px99aswsap0pzvtts" timestamp="1540609563"&gt;118&lt;/key&gt;&lt;/foreign-keys&gt;&lt;ref-type name="Web Page"&gt;12&lt;/ref-type&gt;&lt;contributors&gt;&lt;authors&gt;&lt;author&gt;Siddharth Kalla&lt;/author&gt;&lt;author&gt;Lyndsay T Wilson&lt;/author&gt;&lt;/authors&gt;&lt;/contributors&gt;&lt;titles&gt;&lt;title&gt;Inferential Statistics&lt;/title&gt;&lt;/titles&gt;&lt;volume&gt;2018&lt;/volume&gt;&lt;number&gt;27 October&lt;/number&gt;&lt;dates&gt;&lt;year&gt;2018&lt;/year&gt;&lt;/dates&gt;&lt;pub-location&gt;explorable.com&lt;/pub-location&gt;&lt;publisher&gt;Explorable&lt;/publisher&gt;&lt;urls&gt;&lt;related-urls&gt;&lt;url&gt;https://explorable.com/inferential-statistics&lt;/url&gt;&lt;/related-urls&gt;&lt;/urls&gt;&lt;/record&gt;&lt;/Cite&gt;&lt;/EndNote&gt;</w:instrText>
      </w:r>
      <w:r w:rsidR="00147A2C">
        <w:fldChar w:fldCharType="separate"/>
      </w:r>
      <w:r w:rsidR="00147A2C">
        <w:rPr>
          <w:noProof/>
        </w:rPr>
        <w:t>(Kalla &amp; Wilson, 2018)</w:t>
      </w:r>
      <w:r w:rsidR="00147A2C">
        <w:fldChar w:fldCharType="end"/>
      </w:r>
      <w:r>
        <w:t xml:space="preserve">. </w:t>
      </w:r>
      <w:r w:rsidR="00147A2C">
        <w:t xml:space="preserve">Inferential statistics allows us to draw conclusions based on testing hypotheses to within pre-defined levels of confidence that the results can be generally applied to the larger population </w:t>
      </w:r>
      <w:r w:rsidR="00147A2C">
        <w:fldChar w:fldCharType="begin"/>
      </w:r>
      <w:r w:rsidR="00147A2C">
        <w:instrText xml:space="preserve"> ADDIN EN.CITE &lt;EndNote&gt;&lt;Cite&gt;&lt;Author&gt;Frost&lt;/Author&gt;&lt;Year&gt;2018&lt;/Year&gt;&lt;RecNum&gt;119&lt;/RecNum&gt;&lt;DisplayText&gt;(Frost, 2018)&lt;/DisplayText&gt;&lt;record&gt;&lt;rec-number&gt;119&lt;/rec-number&gt;&lt;foreign-keys&gt;&lt;key app="EN" db-id="2ppsezawcpxwraefd24px99aswsap0pzvtts" timestamp="1540610246"&gt;119&lt;/key&gt;&lt;/foreign-keys&gt;&lt;ref-type name="Web Page"&gt;12&lt;/ref-type&gt;&lt;contributors&gt;&lt;authors&gt;&lt;author&gt;Jime Frost&lt;/author&gt;&lt;/authors&gt;&lt;/contributors&gt;&lt;titles&gt;&lt;title&gt;Difference between Descriptive and Inferential Statistics&lt;/title&gt;&lt;/titles&gt;&lt;volume&gt;2018&lt;/volume&gt;&lt;number&gt;27 October&lt;/number&gt;&lt;dates&gt;&lt;year&gt;2018&lt;/year&gt;&lt;/dates&gt;&lt;pub-location&gt;statisticsbyjim&lt;/pub-location&gt;&lt;publisher&gt;Statistics by Jim&lt;/publisher&gt;&lt;urls&gt;&lt;related-urls&gt;&lt;url&gt;http://statisticsbyjim.com/basics/descriptive-inferential-statistics/&lt;/url&gt;&lt;/related-urls&gt;&lt;/urls&gt;&lt;/record&gt;&lt;/Cite&gt;&lt;/EndNote&gt;</w:instrText>
      </w:r>
      <w:r w:rsidR="00147A2C">
        <w:fldChar w:fldCharType="separate"/>
      </w:r>
      <w:r w:rsidR="00147A2C">
        <w:rPr>
          <w:noProof/>
        </w:rPr>
        <w:t>(Frost, 2018)</w:t>
      </w:r>
      <w:r w:rsidR="00147A2C">
        <w:fldChar w:fldCharType="end"/>
      </w:r>
      <w:r w:rsidR="00EB516C">
        <w:t>.</w:t>
      </w:r>
    </w:p>
    <w:p w:rsidR="0079634C" w:rsidRPr="006834BC" w:rsidRDefault="00EB516C">
      <w:r>
        <w:t>In this study we have obtained the data set for students attending two Portugues</w:t>
      </w:r>
      <w:r w:rsidR="006E6160">
        <w:t>e</w:t>
      </w:r>
      <w:r>
        <w:t xml:space="preserve"> secondary schools</w:t>
      </w:r>
      <w:r w:rsidR="006E6160">
        <w:t xml:space="preserve"> </w:t>
      </w:r>
      <w:r w:rsidR="006E6160">
        <w:fldChar w:fldCharType="begin"/>
      </w:r>
      <w:r w:rsidR="006E6160">
        <w:instrText xml:space="preserve"> ADDIN EN.CITE &lt;EndNote&gt;&lt;Cite&gt;&lt;Author&gt;Cortez&lt;/Author&gt;&lt;Year&gt;2014&lt;/Year&gt;&lt;RecNum&gt;120&lt;/RecNum&gt;&lt;DisplayText&gt;(Cortez, 2014)&lt;/DisplayText&gt;&lt;record&gt;&lt;rec-number&gt;120&lt;/rec-number&gt;&lt;foreign-keys&gt;&lt;key app="EN" db-id="2ppsezawcpxwraefd24px99aswsap0pzvtts" timestamp="1540612419"&gt;120&lt;/key&gt;&lt;/foreign-keys&gt;&lt;ref-type name="Dataset"&gt;59&lt;/ref-type&gt;&lt;contributors&gt;&lt;authors&gt;&lt;author&gt;Paulo Cortez&lt;/author&gt;&lt;/authors&gt;&lt;/contributors&gt;&lt;titles&gt;&lt;title&gt;Student Data Performance Set&lt;/title&gt;&lt;/titles&gt;&lt;dates&gt;&lt;year&gt;2014&lt;/year&gt;&lt;/dates&gt;&lt;pub-location&gt;Machine Learning Repository&lt;/pub-location&gt;&lt;publisher&gt;Center for Machine Learning and Intelligent Systems&lt;/publisher&gt;&lt;urls&gt;&lt;related-urls&gt;&lt;url&gt;https://archive.ics.uci.edu/ml/datasets/Student+Performance&lt;/url&gt;&lt;/related-urls&gt;&lt;/urls&gt;&lt;/record&gt;&lt;/Cite&gt;&lt;/EndNote&gt;</w:instrText>
      </w:r>
      <w:r w:rsidR="006E6160">
        <w:fldChar w:fldCharType="separate"/>
      </w:r>
      <w:r w:rsidR="006E6160">
        <w:rPr>
          <w:noProof/>
        </w:rPr>
        <w:t>(Cortez, 2014)</w:t>
      </w:r>
      <w:r w:rsidR="006E6160">
        <w:fldChar w:fldCharType="end"/>
      </w:r>
      <w:r w:rsidR="006E6160">
        <w:t xml:space="preserve">. Achievement levels in Portuguese schools are noticeable behind the majority of schools in other European nations </w:t>
      </w:r>
      <w:r w:rsidR="00E162BC">
        <w:fldChar w:fldCharType="begin"/>
      </w:r>
      <w:r w:rsidR="00E162BC">
        <w:instrText xml:space="preserve"> ADDIN EN.CITE &lt;EndNote&gt;&lt;Cite&gt;&lt;Author&gt;Cortez&lt;/Author&gt;&lt;Year&gt;2008&lt;/Year&gt;&lt;RecNum&gt;121&lt;/RecNum&gt;&lt;DisplayText&gt;(Cortez &amp;amp; Silva, 2008)&lt;/DisplayText&gt;&lt;record&gt;&lt;rec-number&gt;121&lt;/rec-number&gt;&lt;foreign-keys&gt;&lt;key app="EN" db-id="2ppsezawcpxwraefd24px99aswsap0pzvtts" timestamp="1540613052"&gt;121&lt;/key&gt;&lt;/foreign-keys&gt;&lt;ref-type name="Conference Paper"&gt;47&lt;/ref-type&gt;&lt;contributors&gt;&lt;authors&gt;&lt;author&gt;Paulo Cortez&lt;/author&gt;&lt;author&gt;Alice Silva&lt;/author&gt;&lt;/authors&gt;&lt;/contributors&gt;&lt;titles&gt;&lt;title&gt;Using Data Mining to Predict Secondary School Student Performance&lt;/title&gt;&lt;secondary-title&gt;5th FUture Business TEChnology Conference&lt;/secondary-title&gt;&lt;/titles&gt;&lt;dates&gt;&lt;year&gt;2008&lt;/year&gt;&lt;pub-dates&gt;&lt;date&gt;April 2008&lt;/date&gt;&lt;/pub-dates&gt;&lt;/dates&gt;&lt;pub-location&gt;Porto, Portugal&lt;/pub-location&gt;&lt;urls&gt;&lt;related-urls&gt;&lt;url&gt;https://repositorium.sdum.uminho.pt/bitstream/1822/8024/1/student.pdf&lt;/url&gt;&lt;/related-urls&gt;&lt;/urls&gt;&lt;/record&gt;&lt;/Cite&gt;&lt;/EndNote&gt;</w:instrText>
      </w:r>
      <w:r w:rsidR="00E162BC">
        <w:fldChar w:fldCharType="separate"/>
      </w:r>
      <w:r w:rsidR="00E162BC">
        <w:rPr>
          <w:noProof/>
        </w:rPr>
        <w:t>(Cortez &amp; Silva, 2008)</w:t>
      </w:r>
      <w:r w:rsidR="00E162BC">
        <w:fldChar w:fldCharType="end"/>
      </w:r>
      <w:r w:rsidR="006E6160">
        <w:t>The primary reason for this analysis is to examine possible links between student grades in Portugal and external influences including parental education levels and relationship status and extra</w:t>
      </w:r>
      <w:r w:rsidR="00E162BC">
        <w:t>curricular activities</w:t>
      </w:r>
      <w:r w:rsidR="006E6160">
        <w:t>.</w:t>
      </w:r>
    </w:p>
    <w:p w:rsidR="0018328B" w:rsidRDefault="0018328B" w:rsidP="0018328B">
      <w:pPr>
        <w:pStyle w:val="Heading1"/>
      </w:pPr>
      <w:bookmarkStart w:id="5" w:name="_Toc528523569"/>
      <w:r>
        <w:t>Dataset Description</w:t>
      </w:r>
      <w:bookmarkEnd w:id="5"/>
    </w:p>
    <w:p w:rsidR="00782B95" w:rsidRDefault="00782B95" w:rsidP="00782B95">
      <w:r w:rsidRPr="00605D98">
        <w:t xml:space="preserve">The data set is collected from 2 government schools located in Portugal </w:t>
      </w:r>
      <w:proofErr w:type="spellStart"/>
      <w:r w:rsidRPr="00605D98">
        <w:t>Alentejo</w:t>
      </w:r>
      <w:proofErr w:type="spellEnd"/>
      <w:r w:rsidRPr="00605D98">
        <w:t xml:space="preserve"> region through sources such as school records and questionaries. The primary reason to build this dataset is to indicate the factors that influence student’s achievement and performance. </w:t>
      </w:r>
    </w:p>
    <w:p w:rsidR="001104BE" w:rsidRPr="00605D98" w:rsidRDefault="001104BE" w:rsidP="00782B95"/>
    <w:tbl>
      <w:tblPr>
        <w:tblW w:w="9221" w:type="dxa"/>
        <w:tblInd w:w="-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4"/>
        <w:gridCol w:w="2044"/>
        <w:gridCol w:w="455"/>
        <w:gridCol w:w="2103"/>
        <w:gridCol w:w="655"/>
        <w:gridCol w:w="3520"/>
      </w:tblGrid>
      <w:tr w:rsidR="00782B95" w:rsidRPr="00782B95" w:rsidTr="001104BE">
        <w:trPr>
          <w:trHeight w:val="262"/>
        </w:trPr>
        <w:tc>
          <w:tcPr>
            <w:tcW w:w="241" w:type="dxa"/>
          </w:tcPr>
          <w:p w:rsidR="00782B95" w:rsidRPr="00782B95" w:rsidRDefault="00782B95" w:rsidP="00D0659F">
            <w:pPr>
              <w:rPr>
                <w:sz w:val="18"/>
                <w:szCs w:val="18"/>
              </w:rPr>
            </w:pPr>
          </w:p>
        </w:tc>
        <w:tc>
          <w:tcPr>
            <w:tcW w:w="2087" w:type="dxa"/>
          </w:tcPr>
          <w:p w:rsidR="00782B95" w:rsidRPr="00782B95" w:rsidRDefault="00782B95" w:rsidP="00D0659F">
            <w:pPr>
              <w:rPr>
                <w:sz w:val="18"/>
                <w:szCs w:val="18"/>
              </w:rPr>
            </w:pPr>
            <w:r w:rsidRPr="00782B95">
              <w:rPr>
                <w:sz w:val="18"/>
                <w:szCs w:val="18"/>
              </w:rPr>
              <w:t>Binary (Yes/No) Type</w:t>
            </w:r>
          </w:p>
        </w:tc>
        <w:tc>
          <w:tcPr>
            <w:tcW w:w="460" w:type="dxa"/>
          </w:tcPr>
          <w:p w:rsidR="00782B95" w:rsidRPr="00782B95" w:rsidRDefault="00782B95" w:rsidP="00D0659F">
            <w:pPr>
              <w:rPr>
                <w:sz w:val="18"/>
                <w:szCs w:val="18"/>
              </w:rPr>
            </w:pPr>
          </w:p>
        </w:tc>
        <w:tc>
          <w:tcPr>
            <w:tcW w:w="2203" w:type="dxa"/>
          </w:tcPr>
          <w:p w:rsidR="00782B95" w:rsidRPr="00782B95" w:rsidRDefault="00782B95" w:rsidP="00D0659F">
            <w:pPr>
              <w:rPr>
                <w:sz w:val="18"/>
                <w:szCs w:val="18"/>
              </w:rPr>
            </w:pPr>
            <w:r w:rsidRPr="00782B95">
              <w:rPr>
                <w:sz w:val="18"/>
                <w:szCs w:val="18"/>
              </w:rPr>
              <w:t>Numeric Variable</w:t>
            </w:r>
          </w:p>
        </w:tc>
        <w:tc>
          <w:tcPr>
            <w:tcW w:w="678" w:type="dxa"/>
          </w:tcPr>
          <w:p w:rsidR="00782B95" w:rsidRPr="00782B95" w:rsidRDefault="00782B95" w:rsidP="00D0659F">
            <w:pPr>
              <w:rPr>
                <w:sz w:val="18"/>
                <w:szCs w:val="18"/>
              </w:rPr>
            </w:pPr>
          </w:p>
        </w:tc>
        <w:tc>
          <w:tcPr>
            <w:tcW w:w="3552" w:type="dxa"/>
          </w:tcPr>
          <w:p w:rsidR="00782B95" w:rsidRPr="00782B95" w:rsidRDefault="00782B95" w:rsidP="00D0659F">
            <w:pPr>
              <w:rPr>
                <w:sz w:val="18"/>
                <w:szCs w:val="18"/>
              </w:rPr>
            </w:pPr>
            <w:r w:rsidRPr="00782B95">
              <w:rPr>
                <w:sz w:val="18"/>
                <w:szCs w:val="18"/>
              </w:rPr>
              <w:t>Nominal Variable (Choose from the list)</w:t>
            </w:r>
          </w:p>
        </w:tc>
      </w:tr>
      <w:tr w:rsidR="00782B95" w:rsidRPr="00782B95" w:rsidTr="001104BE">
        <w:trPr>
          <w:trHeight w:val="48"/>
        </w:trPr>
        <w:tc>
          <w:tcPr>
            <w:tcW w:w="241" w:type="dxa"/>
          </w:tcPr>
          <w:p w:rsidR="00782B95" w:rsidRPr="00782B95" w:rsidRDefault="00782B95" w:rsidP="00D0659F">
            <w:pPr>
              <w:rPr>
                <w:sz w:val="18"/>
                <w:szCs w:val="18"/>
              </w:rPr>
            </w:pPr>
            <w:r w:rsidRPr="00782B95">
              <w:rPr>
                <w:sz w:val="18"/>
                <w:szCs w:val="18"/>
              </w:rPr>
              <w:t>1</w:t>
            </w:r>
          </w:p>
          <w:p w:rsidR="00782B95" w:rsidRPr="00782B95" w:rsidRDefault="00782B95" w:rsidP="00D0659F">
            <w:pPr>
              <w:rPr>
                <w:sz w:val="18"/>
                <w:szCs w:val="18"/>
              </w:rPr>
            </w:pPr>
            <w:r w:rsidRPr="00782B95">
              <w:rPr>
                <w:sz w:val="18"/>
                <w:szCs w:val="18"/>
              </w:rPr>
              <w:t>2.</w:t>
            </w:r>
          </w:p>
          <w:p w:rsidR="00782B95" w:rsidRPr="00782B95" w:rsidRDefault="00782B95" w:rsidP="00D0659F">
            <w:pPr>
              <w:rPr>
                <w:sz w:val="18"/>
                <w:szCs w:val="18"/>
              </w:rPr>
            </w:pPr>
            <w:r w:rsidRPr="00782B95">
              <w:rPr>
                <w:sz w:val="18"/>
                <w:szCs w:val="18"/>
              </w:rPr>
              <w:t>3.</w:t>
            </w:r>
          </w:p>
          <w:p w:rsidR="00782B95" w:rsidRPr="00782B95" w:rsidRDefault="00782B95" w:rsidP="00D0659F">
            <w:pPr>
              <w:rPr>
                <w:sz w:val="18"/>
                <w:szCs w:val="18"/>
              </w:rPr>
            </w:pPr>
            <w:r w:rsidRPr="00782B95">
              <w:rPr>
                <w:sz w:val="18"/>
                <w:szCs w:val="18"/>
              </w:rPr>
              <w:t>4.</w:t>
            </w:r>
          </w:p>
          <w:p w:rsidR="00782B95" w:rsidRPr="00782B95" w:rsidRDefault="00782B95" w:rsidP="00D0659F">
            <w:pPr>
              <w:rPr>
                <w:sz w:val="18"/>
                <w:szCs w:val="18"/>
              </w:rPr>
            </w:pPr>
            <w:r w:rsidRPr="00782B95">
              <w:rPr>
                <w:sz w:val="18"/>
                <w:szCs w:val="18"/>
              </w:rPr>
              <w:t>5.</w:t>
            </w:r>
          </w:p>
          <w:p w:rsidR="00782B95" w:rsidRPr="00782B95" w:rsidRDefault="00782B95" w:rsidP="00D0659F">
            <w:pPr>
              <w:rPr>
                <w:sz w:val="18"/>
                <w:szCs w:val="18"/>
              </w:rPr>
            </w:pPr>
            <w:r w:rsidRPr="00782B95">
              <w:rPr>
                <w:sz w:val="18"/>
                <w:szCs w:val="18"/>
              </w:rPr>
              <w:t>6</w:t>
            </w:r>
          </w:p>
          <w:p w:rsidR="00782B95" w:rsidRPr="00782B95" w:rsidRDefault="00782B95" w:rsidP="00D0659F">
            <w:pPr>
              <w:rPr>
                <w:sz w:val="18"/>
                <w:szCs w:val="18"/>
              </w:rPr>
            </w:pPr>
            <w:r w:rsidRPr="00782B95">
              <w:rPr>
                <w:sz w:val="18"/>
                <w:szCs w:val="18"/>
              </w:rPr>
              <w:t>7.</w:t>
            </w:r>
          </w:p>
          <w:p w:rsidR="00782B95" w:rsidRPr="00782B95" w:rsidRDefault="00782B95" w:rsidP="00D0659F">
            <w:pPr>
              <w:rPr>
                <w:sz w:val="18"/>
                <w:szCs w:val="18"/>
              </w:rPr>
            </w:pPr>
            <w:r w:rsidRPr="00782B95">
              <w:rPr>
                <w:sz w:val="18"/>
                <w:szCs w:val="18"/>
              </w:rPr>
              <w:t>8.</w:t>
            </w:r>
          </w:p>
          <w:p w:rsidR="00782B95" w:rsidRPr="00782B95" w:rsidRDefault="00782B95" w:rsidP="00D0659F">
            <w:pPr>
              <w:rPr>
                <w:sz w:val="18"/>
                <w:szCs w:val="18"/>
              </w:rPr>
            </w:pPr>
            <w:r w:rsidRPr="00782B95">
              <w:rPr>
                <w:sz w:val="18"/>
                <w:szCs w:val="18"/>
              </w:rPr>
              <w:t>9</w:t>
            </w:r>
          </w:p>
          <w:p w:rsidR="00782B95" w:rsidRPr="00782B95" w:rsidRDefault="00782B95" w:rsidP="00D0659F">
            <w:pPr>
              <w:rPr>
                <w:sz w:val="18"/>
                <w:szCs w:val="18"/>
              </w:rPr>
            </w:pPr>
            <w:r w:rsidRPr="00782B95">
              <w:rPr>
                <w:sz w:val="18"/>
                <w:szCs w:val="18"/>
              </w:rPr>
              <w:t>10</w:t>
            </w:r>
          </w:p>
          <w:p w:rsidR="00782B95" w:rsidRPr="00782B95" w:rsidRDefault="00782B95" w:rsidP="00D0659F">
            <w:pPr>
              <w:rPr>
                <w:sz w:val="18"/>
                <w:szCs w:val="18"/>
              </w:rPr>
            </w:pPr>
            <w:r w:rsidRPr="00782B95">
              <w:rPr>
                <w:sz w:val="18"/>
                <w:szCs w:val="18"/>
              </w:rPr>
              <w:lastRenderedPageBreak/>
              <w:t>11.</w:t>
            </w:r>
          </w:p>
          <w:p w:rsidR="00782B95" w:rsidRPr="00782B95" w:rsidRDefault="00782B95" w:rsidP="00D0659F">
            <w:pPr>
              <w:rPr>
                <w:sz w:val="18"/>
                <w:szCs w:val="18"/>
              </w:rPr>
            </w:pPr>
            <w:r w:rsidRPr="00782B95">
              <w:rPr>
                <w:sz w:val="18"/>
                <w:szCs w:val="18"/>
              </w:rPr>
              <w:t>12</w:t>
            </w:r>
          </w:p>
          <w:p w:rsidR="00782B95" w:rsidRPr="00782B95" w:rsidRDefault="00782B95" w:rsidP="00D0659F">
            <w:pPr>
              <w:rPr>
                <w:sz w:val="18"/>
                <w:szCs w:val="18"/>
              </w:rPr>
            </w:pPr>
            <w:r w:rsidRPr="00782B95">
              <w:rPr>
                <w:sz w:val="18"/>
                <w:szCs w:val="18"/>
              </w:rPr>
              <w:t>13</w:t>
            </w:r>
          </w:p>
          <w:p w:rsidR="00782B95" w:rsidRPr="00782B95" w:rsidRDefault="00782B95" w:rsidP="00D0659F">
            <w:pPr>
              <w:rPr>
                <w:sz w:val="18"/>
                <w:szCs w:val="18"/>
              </w:rPr>
            </w:pPr>
          </w:p>
        </w:tc>
        <w:tc>
          <w:tcPr>
            <w:tcW w:w="2087" w:type="dxa"/>
          </w:tcPr>
          <w:p w:rsidR="00782B95" w:rsidRPr="00782B95" w:rsidRDefault="00782B95" w:rsidP="00D0659F">
            <w:pPr>
              <w:rPr>
                <w:sz w:val="18"/>
                <w:szCs w:val="18"/>
              </w:rPr>
            </w:pPr>
            <w:r w:rsidRPr="00782B95">
              <w:rPr>
                <w:sz w:val="18"/>
                <w:szCs w:val="18"/>
              </w:rPr>
              <w:lastRenderedPageBreak/>
              <w:t>Sex(M/F)</w:t>
            </w:r>
          </w:p>
          <w:p w:rsidR="00782B95" w:rsidRPr="00782B95" w:rsidRDefault="00782B95" w:rsidP="00D0659F">
            <w:pPr>
              <w:rPr>
                <w:sz w:val="18"/>
                <w:szCs w:val="18"/>
              </w:rPr>
            </w:pPr>
            <w:r w:rsidRPr="00782B95">
              <w:rPr>
                <w:sz w:val="18"/>
                <w:szCs w:val="18"/>
              </w:rPr>
              <w:t>School (GP/MS)</w:t>
            </w:r>
          </w:p>
          <w:p w:rsidR="00782B95" w:rsidRPr="00782B95" w:rsidRDefault="00782B95" w:rsidP="00D0659F">
            <w:pPr>
              <w:rPr>
                <w:sz w:val="18"/>
                <w:szCs w:val="18"/>
              </w:rPr>
            </w:pPr>
            <w:r w:rsidRPr="00782B95">
              <w:rPr>
                <w:sz w:val="18"/>
                <w:szCs w:val="18"/>
              </w:rPr>
              <w:t>Address (U/R)</w:t>
            </w:r>
          </w:p>
          <w:p w:rsidR="00782B95" w:rsidRPr="00782B95" w:rsidRDefault="00782B95" w:rsidP="00D0659F">
            <w:pPr>
              <w:rPr>
                <w:sz w:val="18"/>
                <w:szCs w:val="18"/>
              </w:rPr>
            </w:pPr>
            <w:proofErr w:type="spellStart"/>
            <w:r w:rsidRPr="00782B95">
              <w:rPr>
                <w:sz w:val="18"/>
                <w:szCs w:val="18"/>
              </w:rPr>
              <w:t>Pstatus</w:t>
            </w:r>
            <w:proofErr w:type="spellEnd"/>
            <w:r w:rsidRPr="00782B95">
              <w:rPr>
                <w:sz w:val="18"/>
                <w:szCs w:val="18"/>
              </w:rPr>
              <w:t>(A/T)</w:t>
            </w:r>
          </w:p>
          <w:p w:rsidR="00782B95" w:rsidRPr="00782B95" w:rsidRDefault="00782B95" w:rsidP="00D0659F">
            <w:pPr>
              <w:rPr>
                <w:sz w:val="18"/>
                <w:szCs w:val="18"/>
              </w:rPr>
            </w:pPr>
            <w:proofErr w:type="spellStart"/>
            <w:r w:rsidRPr="00782B95">
              <w:rPr>
                <w:sz w:val="18"/>
                <w:szCs w:val="18"/>
              </w:rPr>
              <w:t>Schoolsup</w:t>
            </w:r>
            <w:proofErr w:type="spellEnd"/>
            <w:r w:rsidRPr="00782B95">
              <w:rPr>
                <w:sz w:val="18"/>
                <w:szCs w:val="18"/>
              </w:rPr>
              <w:t>(yes/no)</w:t>
            </w:r>
          </w:p>
          <w:p w:rsidR="00782B95" w:rsidRPr="00782B95" w:rsidRDefault="00782B95" w:rsidP="00D0659F">
            <w:pPr>
              <w:rPr>
                <w:sz w:val="18"/>
                <w:szCs w:val="18"/>
              </w:rPr>
            </w:pPr>
            <w:proofErr w:type="spellStart"/>
            <w:r w:rsidRPr="00782B95">
              <w:rPr>
                <w:sz w:val="18"/>
                <w:szCs w:val="18"/>
              </w:rPr>
              <w:t>Famsup</w:t>
            </w:r>
            <w:proofErr w:type="spellEnd"/>
            <w:r w:rsidRPr="00782B95">
              <w:rPr>
                <w:sz w:val="18"/>
                <w:szCs w:val="18"/>
              </w:rPr>
              <w:t>(yes/no)</w:t>
            </w:r>
          </w:p>
          <w:p w:rsidR="00782B95" w:rsidRPr="00782B95" w:rsidRDefault="00782B95" w:rsidP="00D0659F">
            <w:pPr>
              <w:rPr>
                <w:sz w:val="18"/>
                <w:szCs w:val="18"/>
              </w:rPr>
            </w:pPr>
            <w:r w:rsidRPr="00782B95">
              <w:rPr>
                <w:sz w:val="18"/>
                <w:szCs w:val="18"/>
              </w:rPr>
              <w:t>Activities(yes/no)</w:t>
            </w:r>
          </w:p>
          <w:p w:rsidR="00782B95" w:rsidRPr="00782B95" w:rsidRDefault="00782B95" w:rsidP="00D0659F">
            <w:pPr>
              <w:rPr>
                <w:sz w:val="18"/>
                <w:szCs w:val="18"/>
              </w:rPr>
            </w:pPr>
            <w:r w:rsidRPr="00782B95">
              <w:rPr>
                <w:sz w:val="18"/>
                <w:szCs w:val="18"/>
              </w:rPr>
              <w:t>Paid(yes/no)</w:t>
            </w:r>
          </w:p>
          <w:p w:rsidR="00782B95" w:rsidRPr="00782B95" w:rsidRDefault="00782B95" w:rsidP="00D0659F">
            <w:pPr>
              <w:rPr>
                <w:sz w:val="18"/>
                <w:szCs w:val="18"/>
              </w:rPr>
            </w:pPr>
            <w:r w:rsidRPr="00782B95">
              <w:rPr>
                <w:sz w:val="18"/>
                <w:szCs w:val="18"/>
              </w:rPr>
              <w:t>Internet(yes/no)</w:t>
            </w:r>
          </w:p>
          <w:p w:rsidR="00782B95" w:rsidRPr="00782B95" w:rsidRDefault="00782B95" w:rsidP="00D0659F">
            <w:pPr>
              <w:rPr>
                <w:sz w:val="18"/>
                <w:szCs w:val="18"/>
              </w:rPr>
            </w:pPr>
            <w:r w:rsidRPr="00782B95">
              <w:rPr>
                <w:sz w:val="18"/>
                <w:szCs w:val="18"/>
              </w:rPr>
              <w:t>Nursery(yes/no)</w:t>
            </w:r>
          </w:p>
          <w:p w:rsidR="00782B95" w:rsidRPr="00782B95" w:rsidRDefault="00782B95" w:rsidP="00D0659F">
            <w:pPr>
              <w:rPr>
                <w:sz w:val="18"/>
                <w:szCs w:val="18"/>
              </w:rPr>
            </w:pPr>
            <w:r w:rsidRPr="00782B95">
              <w:rPr>
                <w:sz w:val="18"/>
                <w:szCs w:val="18"/>
              </w:rPr>
              <w:lastRenderedPageBreak/>
              <w:t>Higher(yes/no)</w:t>
            </w:r>
          </w:p>
          <w:p w:rsidR="00782B95" w:rsidRPr="00782B95" w:rsidRDefault="00782B95" w:rsidP="00D0659F">
            <w:pPr>
              <w:rPr>
                <w:sz w:val="18"/>
                <w:szCs w:val="18"/>
              </w:rPr>
            </w:pPr>
            <w:r w:rsidRPr="00782B95">
              <w:rPr>
                <w:sz w:val="18"/>
                <w:szCs w:val="18"/>
              </w:rPr>
              <w:t>Romantic(yes/no)</w:t>
            </w:r>
          </w:p>
          <w:p w:rsidR="00782B95" w:rsidRPr="00782B95" w:rsidRDefault="00782B95" w:rsidP="00D0659F">
            <w:pPr>
              <w:rPr>
                <w:sz w:val="18"/>
                <w:szCs w:val="18"/>
              </w:rPr>
            </w:pPr>
            <w:proofErr w:type="spellStart"/>
            <w:r w:rsidRPr="00782B95">
              <w:rPr>
                <w:sz w:val="18"/>
                <w:szCs w:val="18"/>
              </w:rPr>
              <w:t>Famsize</w:t>
            </w:r>
            <w:proofErr w:type="spellEnd"/>
            <w:r w:rsidRPr="00782B95">
              <w:rPr>
                <w:sz w:val="18"/>
                <w:szCs w:val="18"/>
              </w:rPr>
              <w:t xml:space="preserve"> (LE3/GT3)</w:t>
            </w:r>
          </w:p>
          <w:p w:rsidR="00782B95" w:rsidRPr="00782B95" w:rsidRDefault="00782B95" w:rsidP="00D0659F">
            <w:pPr>
              <w:rPr>
                <w:sz w:val="18"/>
                <w:szCs w:val="18"/>
              </w:rPr>
            </w:pPr>
          </w:p>
          <w:p w:rsidR="00782B95" w:rsidRPr="00782B95" w:rsidRDefault="00782B95" w:rsidP="00D0659F">
            <w:pPr>
              <w:rPr>
                <w:sz w:val="18"/>
                <w:szCs w:val="18"/>
              </w:rPr>
            </w:pPr>
          </w:p>
          <w:p w:rsidR="00782B95" w:rsidRPr="00782B95" w:rsidRDefault="00782B95" w:rsidP="00D0659F">
            <w:pPr>
              <w:rPr>
                <w:sz w:val="18"/>
                <w:szCs w:val="18"/>
              </w:rPr>
            </w:pPr>
          </w:p>
          <w:p w:rsidR="00782B95" w:rsidRPr="00782B95" w:rsidRDefault="00782B95" w:rsidP="00D0659F">
            <w:pPr>
              <w:rPr>
                <w:sz w:val="18"/>
                <w:szCs w:val="18"/>
              </w:rPr>
            </w:pPr>
          </w:p>
        </w:tc>
        <w:tc>
          <w:tcPr>
            <w:tcW w:w="460" w:type="dxa"/>
          </w:tcPr>
          <w:p w:rsidR="00782B95" w:rsidRPr="00782B95" w:rsidRDefault="00782B95" w:rsidP="00D0659F">
            <w:pPr>
              <w:rPr>
                <w:sz w:val="18"/>
                <w:szCs w:val="18"/>
              </w:rPr>
            </w:pPr>
            <w:r w:rsidRPr="00782B95">
              <w:rPr>
                <w:sz w:val="18"/>
                <w:szCs w:val="18"/>
              </w:rPr>
              <w:lastRenderedPageBreak/>
              <w:t>14</w:t>
            </w:r>
          </w:p>
          <w:p w:rsidR="00782B95" w:rsidRPr="00782B95" w:rsidRDefault="00782B95" w:rsidP="00D0659F">
            <w:pPr>
              <w:rPr>
                <w:sz w:val="18"/>
                <w:szCs w:val="18"/>
              </w:rPr>
            </w:pPr>
            <w:r w:rsidRPr="00782B95">
              <w:rPr>
                <w:sz w:val="18"/>
                <w:szCs w:val="18"/>
              </w:rPr>
              <w:t>15</w:t>
            </w:r>
          </w:p>
          <w:p w:rsidR="00782B95" w:rsidRPr="00782B95" w:rsidRDefault="00782B95" w:rsidP="00D0659F">
            <w:pPr>
              <w:rPr>
                <w:sz w:val="18"/>
                <w:szCs w:val="18"/>
              </w:rPr>
            </w:pPr>
            <w:r w:rsidRPr="00782B95">
              <w:rPr>
                <w:sz w:val="18"/>
                <w:szCs w:val="18"/>
              </w:rPr>
              <w:t>16</w:t>
            </w:r>
          </w:p>
          <w:p w:rsidR="00782B95" w:rsidRPr="00782B95" w:rsidRDefault="00782B95" w:rsidP="00D0659F">
            <w:pPr>
              <w:rPr>
                <w:sz w:val="18"/>
                <w:szCs w:val="18"/>
              </w:rPr>
            </w:pPr>
            <w:r w:rsidRPr="00782B95">
              <w:rPr>
                <w:sz w:val="18"/>
                <w:szCs w:val="18"/>
              </w:rPr>
              <w:t>17</w:t>
            </w:r>
          </w:p>
          <w:p w:rsidR="00782B95" w:rsidRPr="00782B95" w:rsidRDefault="00782B95" w:rsidP="00D0659F">
            <w:pPr>
              <w:rPr>
                <w:sz w:val="18"/>
                <w:szCs w:val="18"/>
              </w:rPr>
            </w:pPr>
            <w:r w:rsidRPr="00782B95">
              <w:rPr>
                <w:sz w:val="18"/>
                <w:szCs w:val="18"/>
              </w:rPr>
              <w:t>18</w:t>
            </w:r>
          </w:p>
          <w:p w:rsidR="00782B95" w:rsidRPr="00782B95" w:rsidRDefault="00782B95" w:rsidP="00D0659F">
            <w:pPr>
              <w:rPr>
                <w:sz w:val="18"/>
                <w:szCs w:val="18"/>
              </w:rPr>
            </w:pPr>
            <w:r w:rsidRPr="00782B95">
              <w:rPr>
                <w:sz w:val="18"/>
                <w:szCs w:val="18"/>
              </w:rPr>
              <w:t>19</w:t>
            </w:r>
          </w:p>
          <w:p w:rsidR="00782B95" w:rsidRPr="00782B95" w:rsidRDefault="00782B95" w:rsidP="00D0659F">
            <w:pPr>
              <w:rPr>
                <w:sz w:val="18"/>
                <w:szCs w:val="18"/>
              </w:rPr>
            </w:pPr>
            <w:r w:rsidRPr="00782B95">
              <w:rPr>
                <w:sz w:val="18"/>
                <w:szCs w:val="18"/>
              </w:rPr>
              <w:t>20</w:t>
            </w:r>
          </w:p>
          <w:p w:rsidR="00782B95" w:rsidRPr="00782B95" w:rsidRDefault="00782B95" w:rsidP="00D0659F">
            <w:pPr>
              <w:rPr>
                <w:sz w:val="18"/>
                <w:szCs w:val="18"/>
              </w:rPr>
            </w:pPr>
            <w:r w:rsidRPr="00782B95">
              <w:rPr>
                <w:sz w:val="18"/>
                <w:szCs w:val="18"/>
              </w:rPr>
              <w:t>21</w:t>
            </w:r>
          </w:p>
          <w:p w:rsidR="00782B95" w:rsidRPr="00782B95" w:rsidRDefault="00782B95" w:rsidP="00D0659F">
            <w:pPr>
              <w:rPr>
                <w:sz w:val="18"/>
                <w:szCs w:val="18"/>
              </w:rPr>
            </w:pPr>
            <w:r w:rsidRPr="00782B95">
              <w:rPr>
                <w:sz w:val="18"/>
                <w:szCs w:val="18"/>
              </w:rPr>
              <w:t>22</w:t>
            </w:r>
          </w:p>
          <w:p w:rsidR="00782B95" w:rsidRPr="00782B95" w:rsidRDefault="00782B95" w:rsidP="00D0659F">
            <w:pPr>
              <w:rPr>
                <w:sz w:val="18"/>
                <w:szCs w:val="18"/>
              </w:rPr>
            </w:pPr>
            <w:r w:rsidRPr="00782B95">
              <w:rPr>
                <w:sz w:val="18"/>
                <w:szCs w:val="18"/>
              </w:rPr>
              <w:t>23</w:t>
            </w:r>
          </w:p>
          <w:p w:rsidR="00782B95" w:rsidRPr="00782B95" w:rsidRDefault="00782B95" w:rsidP="00D0659F">
            <w:pPr>
              <w:rPr>
                <w:sz w:val="18"/>
                <w:szCs w:val="18"/>
              </w:rPr>
            </w:pPr>
            <w:r w:rsidRPr="00782B95">
              <w:rPr>
                <w:sz w:val="18"/>
                <w:szCs w:val="18"/>
              </w:rPr>
              <w:lastRenderedPageBreak/>
              <w:t>24</w:t>
            </w:r>
          </w:p>
          <w:p w:rsidR="00782B95" w:rsidRPr="00782B95" w:rsidRDefault="00782B95" w:rsidP="00D0659F">
            <w:pPr>
              <w:rPr>
                <w:sz w:val="18"/>
                <w:szCs w:val="18"/>
              </w:rPr>
            </w:pPr>
            <w:r w:rsidRPr="00782B95">
              <w:rPr>
                <w:sz w:val="18"/>
                <w:szCs w:val="18"/>
              </w:rPr>
              <w:t>25</w:t>
            </w:r>
          </w:p>
          <w:p w:rsidR="00782B95" w:rsidRPr="00782B95" w:rsidRDefault="00782B95" w:rsidP="00D0659F">
            <w:pPr>
              <w:rPr>
                <w:sz w:val="18"/>
                <w:szCs w:val="18"/>
              </w:rPr>
            </w:pPr>
            <w:r w:rsidRPr="00782B95">
              <w:rPr>
                <w:sz w:val="18"/>
                <w:szCs w:val="18"/>
              </w:rPr>
              <w:t>26</w:t>
            </w:r>
          </w:p>
          <w:p w:rsidR="00782B95" w:rsidRPr="00782B95" w:rsidRDefault="00782B95" w:rsidP="00D0659F">
            <w:pPr>
              <w:rPr>
                <w:sz w:val="18"/>
                <w:szCs w:val="18"/>
              </w:rPr>
            </w:pPr>
            <w:r w:rsidRPr="00782B95">
              <w:rPr>
                <w:sz w:val="18"/>
                <w:szCs w:val="18"/>
              </w:rPr>
              <w:t>27</w:t>
            </w:r>
          </w:p>
          <w:p w:rsidR="00782B95" w:rsidRPr="00782B95" w:rsidRDefault="00782B95" w:rsidP="00D0659F">
            <w:pPr>
              <w:rPr>
                <w:sz w:val="18"/>
                <w:szCs w:val="18"/>
              </w:rPr>
            </w:pPr>
            <w:r w:rsidRPr="00782B95">
              <w:rPr>
                <w:sz w:val="18"/>
                <w:szCs w:val="18"/>
              </w:rPr>
              <w:t>28</w:t>
            </w:r>
          </w:p>
          <w:p w:rsidR="00782B95" w:rsidRPr="00782B95" w:rsidRDefault="00782B95" w:rsidP="00D0659F">
            <w:pPr>
              <w:rPr>
                <w:sz w:val="18"/>
                <w:szCs w:val="18"/>
              </w:rPr>
            </w:pPr>
            <w:r w:rsidRPr="00782B95">
              <w:rPr>
                <w:sz w:val="18"/>
                <w:szCs w:val="18"/>
              </w:rPr>
              <w:t>29</w:t>
            </w:r>
          </w:p>
        </w:tc>
        <w:tc>
          <w:tcPr>
            <w:tcW w:w="2203" w:type="dxa"/>
          </w:tcPr>
          <w:p w:rsidR="00782B95" w:rsidRPr="00782B95" w:rsidRDefault="00782B95" w:rsidP="00D0659F">
            <w:pPr>
              <w:rPr>
                <w:sz w:val="18"/>
                <w:szCs w:val="18"/>
              </w:rPr>
            </w:pPr>
            <w:r w:rsidRPr="00782B95">
              <w:rPr>
                <w:sz w:val="18"/>
                <w:szCs w:val="18"/>
              </w:rPr>
              <w:lastRenderedPageBreak/>
              <w:t>Age (15 to 22)</w:t>
            </w:r>
          </w:p>
          <w:p w:rsidR="00782B95" w:rsidRPr="00782B95" w:rsidRDefault="00782B95" w:rsidP="00D0659F">
            <w:pPr>
              <w:rPr>
                <w:sz w:val="18"/>
                <w:szCs w:val="18"/>
              </w:rPr>
            </w:pPr>
            <w:proofErr w:type="spellStart"/>
            <w:r w:rsidRPr="00782B95">
              <w:rPr>
                <w:sz w:val="18"/>
                <w:szCs w:val="18"/>
              </w:rPr>
              <w:t>Medu</w:t>
            </w:r>
            <w:proofErr w:type="spellEnd"/>
            <w:r w:rsidRPr="00782B95">
              <w:rPr>
                <w:sz w:val="18"/>
                <w:szCs w:val="18"/>
              </w:rPr>
              <w:t xml:space="preserve"> (0 to 4)</w:t>
            </w:r>
          </w:p>
          <w:p w:rsidR="00782B95" w:rsidRPr="00782B95" w:rsidRDefault="00782B95" w:rsidP="00D0659F">
            <w:pPr>
              <w:rPr>
                <w:sz w:val="18"/>
                <w:szCs w:val="18"/>
              </w:rPr>
            </w:pPr>
            <w:proofErr w:type="spellStart"/>
            <w:r w:rsidRPr="00782B95">
              <w:rPr>
                <w:sz w:val="18"/>
                <w:szCs w:val="18"/>
              </w:rPr>
              <w:t>Fedu</w:t>
            </w:r>
            <w:proofErr w:type="spellEnd"/>
            <w:r w:rsidRPr="00782B95">
              <w:rPr>
                <w:sz w:val="18"/>
                <w:szCs w:val="18"/>
              </w:rPr>
              <w:t xml:space="preserve"> (0 to 4)</w:t>
            </w:r>
          </w:p>
          <w:p w:rsidR="00782B95" w:rsidRPr="00782B95" w:rsidRDefault="00782B95" w:rsidP="00D0659F">
            <w:pPr>
              <w:rPr>
                <w:sz w:val="18"/>
                <w:szCs w:val="18"/>
              </w:rPr>
            </w:pPr>
            <w:proofErr w:type="spellStart"/>
            <w:r w:rsidRPr="00782B95">
              <w:rPr>
                <w:sz w:val="18"/>
                <w:szCs w:val="18"/>
              </w:rPr>
              <w:t>Traveltime</w:t>
            </w:r>
            <w:proofErr w:type="spellEnd"/>
            <w:r w:rsidRPr="00782B95">
              <w:rPr>
                <w:sz w:val="18"/>
                <w:szCs w:val="18"/>
              </w:rPr>
              <w:t xml:space="preserve"> (1 to 4)</w:t>
            </w:r>
          </w:p>
          <w:p w:rsidR="00782B95" w:rsidRPr="00782B95" w:rsidRDefault="00782B95" w:rsidP="00D0659F">
            <w:pPr>
              <w:rPr>
                <w:sz w:val="18"/>
                <w:szCs w:val="18"/>
              </w:rPr>
            </w:pPr>
            <w:proofErr w:type="spellStart"/>
            <w:r w:rsidRPr="00782B95">
              <w:rPr>
                <w:sz w:val="18"/>
                <w:szCs w:val="18"/>
              </w:rPr>
              <w:t>Studytime</w:t>
            </w:r>
            <w:proofErr w:type="spellEnd"/>
            <w:r w:rsidRPr="00782B95">
              <w:rPr>
                <w:sz w:val="18"/>
                <w:szCs w:val="18"/>
              </w:rPr>
              <w:t xml:space="preserve"> (1 to 4)</w:t>
            </w:r>
          </w:p>
          <w:p w:rsidR="00782B95" w:rsidRPr="00782B95" w:rsidRDefault="00782B95" w:rsidP="00D0659F">
            <w:pPr>
              <w:rPr>
                <w:sz w:val="18"/>
                <w:szCs w:val="18"/>
              </w:rPr>
            </w:pPr>
            <w:r w:rsidRPr="00782B95">
              <w:rPr>
                <w:sz w:val="18"/>
                <w:szCs w:val="18"/>
              </w:rPr>
              <w:t>Failures (0 to 4)</w:t>
            </w:r>
          </w:p>
          <w:p w:rsidR="00782B95" w:rsidRPr="00782B95" w:rsidRDefault="00782B95" w:rsidP="00D0659F">
            <w:pPr>
              <w:rPr>
                <w:sz w:val="18"/>
                <w:szCs w:val="18"/>
              </w:rPr>
            </w:pPr>
            <w:proofErr w:type="spellStart"/>
            <w:r w:rsidRPr="00782B95">
              <w:rPr>
                <w:sz w:val="18"/>
                <w:szCs w:val="18"/>
              </w:rPr>
              <w:t>Freetime</w:t>
            </w:r>
            <w:proofErr w:type="spellEnd"/>
            <w:r w:rsidRPr="00782B95">
              <w:rPr>
                <w:sz w:val="18"/>
                <w:szCs w:val="18"/>
              </w:rPr>
              <w:t xml:space="preserve"> (1 to 5)</w:t>
            </w:r>
          </w:p>
          <w:p w:rsidR="00782B95" w:rsidRPr="00782B95" w:rsidRDefault="00782B95" w:rsidP="00D0659F">
            <w:pPr>
              <w:rPr>
                <w:sz w:val="18"/>
                <w:szCs w:val="18"/>
              </w:rPr>
            </w:pPr>
            <w:r w:rsidRPr="00782B95">
              <w:rPr>
                <w:sz w:val="18"/>
                <w:szCs w:val="18"/>
              </w:rPr>
              <w:t>gout (1 to 5)</w:t>
            </w:r>
          </w:p>
          <w:p w:rsidR="00782B95" w:rsidRPr="00782B95" w:rsidRDefault="00782B95" w:rsidP="00D0659F">
            <w:pPr>
              <w:rPr>
                <w:sz w:val="18"/>
                <w:szCs w:val="18"/>
              </w:rPr>
            </w:pPr>
            <w:proofErr w:type="spellStart"/>
            <w:r w:rsidRPr="00782B95">
              <w:rPr>
                <w:sz w:val="18"/>
                <w:szCs w:val="18"/>
              </w:rPr>
              <w:t>Walc</w:t>
            </w:r>
            <w:proofErr w:type="spellEnd"/>
            <w:r w:rsidRPr="00782B95">
              <w:rPr>
                <w:sz w:val="18"/>
                <w:szCs w:val="18"/>
              </w:rPr>
              <w:t xml:space="preserve"> (1 to 5)</w:t>
            </w:r>
          </w:p>
          <w:p w:rsidR="00782B95" w:rsidRPr="00782B95" w:rsidRDefault="00782B95" w:rsidP="00D0659F">
            <w:pPr>
              <w:rPr>
                <w:sz w:val="18"/>
                <w:szCs w:val="18"/>
              </w:rPr>
            </w:pPr>
            <w:proofErr w:type="spellStart"/>
            <w:r w:rsidRPr="00782B95">
              <w:rPr>
                <w:sz w:val="18"/>
                <w:szCs w:val="18"/>
              </w:rPr>
              <w:t>Dalc</w:t>
            </w:r>
            <w:proofErr w:type="spellEnd"/>
            <w:r w:rsidRPr="00782B95">
              <w:rPr>
                <w:sz w:val="18"/>
                <w:szCs w:val="18"/>
              </w:rPr>
              <w:t xml:space="preserve"> (1 to 5)</w:t>
            </w:r>
          </w:p>
          <w:p w:rsidR="00782B95" w:rsidRPr="00782B95" w:rsidRDefault="00782B95" w:rsidP="00D0659F">
            <w:pPr>
              <w:rPr>
                <w:sz w:val="18"/>
                <w:szCs w:val="18"/>
              </w:rPr>
            </w:pPr>
            <w:r w:rsidRPr="00782B95">
              <w:rPr>
                <w:sz w:val="18"/>
                <w:szCs w:val="18"/>
              </w:rPr>
              <w:lastRenderedPageBreak/>
              <w:t>Health (1 to 5)</w:t>
            </w:r>
          </w:p>
          <w:p w:rsidR="00782B95" w:rsidRPr="00782B95" w:rsidRDefault="00782B95" w:rsidP="00D0659F">
            <w:pPr>
              <w:rPr>
                <w:sz w:val="18"/>
                <w:szCs w:val="18"/>
              </w:rPr>
            </w:pPr>
            <w:r w:rsidRPr="00782B95">
              <w:rPr>
                <w:sz w:val="18"/>
                <w:szCs w:val="18"/>
              </w:rPr>
              <w:t>Absences (0 to 93)</w:t>
            </w:r>
          </w:p>
          <w:p w:rsidR="00782B95" w:rsidRPr="00782B95" w:rsidRDefault="00782B95" w:rsidP="00D0659F">
            <w:pPr>
              <w:rPr>
                <w:sz w:val="18"/>
                <w:szCs w:val="18"/>
              </w:rPr>
            </w:pPr>
            <w:r w:rsidRPr="00782B95">
              <w:rPr>
                <w:sz w:val="18"/>
                <w:szCs w:val="18"/>
              </w:rPr>
              <w:t>G1(0 to 20)</w:t>
            </w:r>
          </w:p>
          <w:p w:rsidR="00782B95" w:rsidRPr="00782B95" w:rsidRDefault="00782B95" w:rsidP="00D0659F">
            <w:pPr>
              <w:rPr>
                <w:sz w:val="18"/>
                <w:szCs w:val="18"/>
              </w:rPr>
            </w:pPr>
            <w:r w:rsidRPr="00782B95">
              <w:rPr>
                <w:sz w:val="18"/>
                <w:szCs w:val="18"/>
              </w:rPr>
              <w:t>G2(0 to 20)</w:t>
            </w:r>
          </w:p>
          <w:p w:rsidR="00782B95" w:rsidRPr="00782B95" w:rsidRDefault="00782B95" w:rsidP="00D0659F">
            <w:pPr>
              <w:rPr>
                <w:sz w:val="18"/>
                <w:szCs w:val="18"/>
              </w:rPr>
            </w:pPr>
            <w:r w:rsidRPr="00782B95">
              <w:rPr>
                <w:sz w:val="18"/>
                <w:szCs w:val="18"/>
              </w:rPr>
              <w:t>G3(0 to 20)</w:t>
            </w:r>
          </w:p>
          <w:p w:rsidR="00782B95" w:rsidRPr="00782B95" w:rsidRDefault="00782B95" w:rsidP="00D0659F">
            <w:pPr>
              <w:rPr>
                <w:sz w:val="18"/>
                <w:szCs w:val="18"/>
              </w:rPr>
            </w:pPr>
            <w:proofErr w:type="spellStart"/>
            <w:r w:rsidRPr="00782B95">
              <w:rPr>
                <w:sz w:val="18"/>
                <w:szCs w:val="18"/>
              </w:rPr>
              <w:t>Famrel</w:t>
            </w:r>
            <w:proofErr w:type="spellEnd"/>
            <w:r w:rsidRPr="00782B95">
              <w:rPr>
                <w:sz w:val="18"/>
                <w:szCs w:val="18"/>
              </w:rPr>
              <w:t xml:space="preserve"> (1 to 5)</w:t>
            </w:r>
          </w:p>
          <w:p w:rsidR="00782B95" w:rsidRPr="00782B95" w:rsidRDefault="00782B95" w:rsidP="00D0659F">
            <w:pPr>
              <w:rPr>
                <w:sz w:val="18"/>
                <w:szCs w:val="18"/>
              </w:rPr>
            </w:pPr>
          </w:p>
        </w:tc>
        <w:tc>
          <w:tcPr>
            <w:tcW w:w="678" w:type="dxa"/>
          </w:tcPr>
          <w:p w:rsidR="00782B95" w:rsidRPr="00782B95" w:rsidRDefault="00782B95" w:rsidP="00D0659F">
            <w:pPr>
              <w:rPr>
                <w:sz w:val="18"/>
                <w:szCs w:val="18"/>
              </w:rPr>
            </w:pPr>
            <w:r w:rsidRPr="00782B95">
              <w:rPr>
                <w:sz w:val="18"/>
                <w:szCs w:val="18"/>
              </w:rPr>
              <w:lastRenderedPageBreak/>
              <w:t>30</w:t>
            </w:r>
          </w:p>
          <w:p w:rsidR="00782B95" w:rsidRPr="00782B95" w:rsidRDefault="00782B95" w:rsidP="00D0659F">
            <w:pPr>
              <w:rPr>
                <w:sz w:val="18"/>
                <w:szCs w:val="18"/>
              </w:rPr>
            </w:pPr>
            <w:r w:rsidRPr="00782B95">
              <w:rPr>
                <w:sz w:val="18"/>
                <w:szCs w:val="18"/>
              </w:rPr>
              <w:t>31</w:t>
            </w:r>
          </w:p>
          <w:p w:rsidR="00782B95" w:rsidRPr="00782B95" w:rsidRDefault="00782B95" w:rsidP="00D0659F">
            <w:pPr>
              <w:rPr>
                <w:sz w:val="18"/>
                <w:szCs w:val="18"/>
              </w:rPr>
            </w:pPr>
            <w:r w:rsidRPr="00782B95">
              <w:rPr>
                <w:sz w:val="18"/>
                <w:szCs w:val="18"/>
              </w:rPr>
              <w:t>32</w:t>
            </w:r>
          </w:p>
          <w:p w:rsidR="00782B95" w:rsidRPr="00782B95" w:rsidRDefault="00782B95" w:rsidP="00D0659F">
            <w:pPr>
              <w:rPr>
                <w:sz w:val="18"/>
                <w:szCs w:val="18"/>
              </w:rPr>
            </w:pPr>
            <w:r w:rsidRPr="00782B95">
              <w:rPr>
                <w:sz w:val="18"/>
                <w:szCs w:val="18"/>
              </w:rPr>
              <w:t>33</w:t>
            </w:r>
          </w:p>
          <w:p w:rsidR="00782B95" w:rsidRPr="00782B95" w:rsidRDefault="00782B95" w:rsidP="00D0659F">
            <w:pPr>
              <w:rPr>
                <w:sz w:val="18"/>
                <w:szCs w:val="18"/>
              </w:rPr>
            </w:pPr>
          </w:p>
        </w:tc>
        <w:tc>
          <w:tcPr>
            <w:tcW w:w="3552" w:type="dxa"/>
          </w:tcPr>
          <w:p w:rsidR="00782B95" w:rsidRPr="00782B95" w:rsidRDefault="00782B95" w:rsidP="00D0659F">
            <w:pPr>
              <w:rPr>
                <w:sz w:val="18"/>
                <w:szCs w:val="18"/>
              </w:rPr>
            </w:pPr>
            <w:r w:rsidRPr="00782B95">
              <w:rPr>
                <w:sz w:val="18"/>
                <w:szCs w:val="18"/>
              </w:rPr>
              <w:t>Reason(course/home/reputation/other)</w:t>
            </w:r>
          </w:p>
          <w:p w:rsidR="00782B95" w:rsidRPr="00782B95" w:rsidRDefault="00782B95" w:rsidP="00D0659F">
            <w:pPr>
              <w:rPr>
                <w:sz w:val="18"/>
                <w:szCs w:val="18"/>
              </w:rPr>
            </w:pPr>
            <w:proofErr w:type="spellStart"/>
            <w:r w:rsidRPr="00782B95">
              <w:rPr>
                <w:sz w:val="18"/>
                <w:szCs w:val="18"/>
              </w:rPr>
              <w:t>Mjob</w:t>
            </w:r>
            <w:proofErr w:type="spellEnd"/>
            <w:r w:rsidRPr="00782B95">
              <w:rPr>
                <w:sz w:val="18"/>
                <w:szCs w:val="18"/>
              </w:rPr>
              <w:t xml:space="preserve"> (0 to 4)</w:t>
            </w:r>
          </w:p>
          <w:p w:rsidR="00782B95" w:rsidRPr="00782B95" w:rsidRDefault="00782B95" w:rsidP="00D0659F">
            <w:pPr>
              <w:rPr>
                <w:sz w:val="18"/>
                <w:szCs w:val="18"/>
              </w:rPr>
            </w:pPr>
            <w:proofErr w:type="spellStart"/>
            <w:r w:rsidRPr="00782B95">
              <w:rPr>
                <w:sz w:val="18"/>
                <w:szCs w:val="18"/>
              </w:rPr>
              <w:t>Fjob</w:t>
            </w:r>
            <w:proofErr w:type="spellEnd"/>
            <w:r w:rsidRPr="00782B95">
              <w:rPr>
                <w:sz w:val="18"/>
                <w:szCs w:val="18"/>
              </w:rPr>
              <w:t xml:space="preserve"> (0 to 4)</w:t>
            </w:r>
          </w:p>
          <w:p w:rsidR="00782B95" w:rsidRPr="00782B95" w:rsidRDefault="00782B95" w:rsidP="00D0659F">
            <w:pPr>
              <w:rPr>
                <w:sz w:val="18"/>
                <w:szCs w:val="18"/>
              </w:rPr>
            </w:pPr>
            <w:r w:rsidRPr="00782B95">
              <w:rPr>
                <w:sz w:val="18"/>
                <w:szCs w:val="18"/>
              </w:rPr>
              <w:t>Guardian (mother, father, other)</w:t>
            </w:r>
          </w:p>
        </w:tc>
      </w:tr>
    </w:tbl>
    <w:p w:rsidR="00782B95" w:rsidRDefault="00782B95" w:rsidP="00782B95">
      <w:r>
        <w:t>Table 1: Data set Student with variable types.</w:t>
      </w:r>
    </w:p>
    <w:p w:rsidR="00782B95" w:rsidRDefault="00782B95" w:rsidP="00782B95">
      <w:r w:rsidRPr="00605D98">
        <w:t>This raw data is applicable in studying through data modelling techniques by which predication can be made to optimize the grades and improve decision making by reacting to the trends and patterns of the data distribution</w:t>
      </w:r>
      <w:r>
        <w:t xml:space="preserve"> </w:t>
      </w:r>
      <w:r w:rsidRPr="00605D98">
        <w:t>This dataset is based from data, collected from school records (paper based) include 3 grades and the absence records. Also, data collected from questionaries that contains closed questions with 2 predefined options to choose from. All these data were set to build a dataset comprising 649 students with 33 variables.</w:t>
      </w:r>
      <w:r>
        <w:t xml:space="preserve"> </w:t>
      </w:r>
      <w:r w:rsidRPr="00605D98">
        <w:t>The data set can be categorized into 4 categories or classification. Which are as student grades, demographic, social and school related. The data in this data set is modelled as binary</w:t>
      </w:r>
      <w:r>
        <w:t>, nominal and numeric</w:t>
      </w:r>
      <w:r w:rsidRPr="00605D98">
        <w:t>. The data set has no missing values.</w:t>
      </w:r>
    </w:p>
    <w:p w:rsidR="00782B95" w:rsidRDefault="00782B95" w:rsidP="00782B95">
      <w:pPr>
        <w:rPr>
          <w:u w:val="single"/>
        </w:rPr>
      </w:pPr>
    </w:p>
    <w:p w:rsidR="0018328B" w:rsidRDefault="0018328B" w:rsidP="0018328B"/>
    <w:p w:rsidR="0018328B" w:rsidRDefault="0018328B" w:rsidP="0018328B"/>
    <w:p w:rsidR="00D42437" w:rsidRDefault="00D42437">
      <w:pPr>
        <w:rPr>
          <w:rFonts w:asciiTheme="majorHAnsi" w:eastAsiaTheme="majorEastAsia" w:hAnsiTheme="majorHAnsi" w:cstheme="majorBidi"/>
          <w:color w:val="2F5496" w:themeColor="accent1" w:themeShade="BF"/>
          <w:sz w:val="32"/>
          <w:szCs w:val="32"/>
        </w:rPr>
      </w:pPr>
      <w:r>
        <w:br w:type="page"/>
      </w:r>
    </w:p>
    <w:p w:rsidR="0018328B" w:rsidRDefault="0018328B" w:rsidP="0018328B">
      <w:pPr>
        <w:pStyle w:val="Heading1"/>
      </w:pPr>
      <w:bookmarkStart w:id="6" w:name="_Toc528523570"/>
      <w:r>
        <w:lastRenderedPageBreak/>
        <w:t>Descriptive</w:t>
      </w:r>
      <w:bookmarkEnd w:id="6"/>
    </w:p>
    <w:p w:rsidR="005D7E92" w:rsidRDefault="005D7E92" w:rsidP="005D7E92"/>
    <w:p w:rsidR="005D7E92" w:rsidRDefault="005D7E92" w:rsidP="005D7E92">
      <w:pPr>
        <w:rPr>
          <w:b/>
        </w:rPr>
      </w:pPr>
      <w:r w:rsidRPr="00DA4A48">
        <w:rPr>
          <w:b/>
        </w:rPr>
        <w:t>G1</w:t>
      </w:r>
      <w:r w:rsidR="004D64B5">
        <w:rPr>
          <w:b/>
        </w:rPr>
        <w:t>, G2 and G3</w:t>
      </w:r>
    </w:p>
    <w:p w:rsidR="004D64B5" w:rsidRPr="004D64B5" w:rsidRDefault="004D64B5" w:rsidP="004D64B5">
      <w:pPr>
        <w:rPr>
          <w:rFonts w:cstheme="minorHAnsi"/>
          <w:iCs/>
          <w:lang w:val="en-IN"/>
        </w:rPr>
      </w:pPr>
      <w:r w:rsidRPr="004D64B5">
        <w:rPr>
          <w:rFonts w:cstheme="minorHAnsi"/>
          <w:iCs/>
          <w:lang w:val="en-IN"/>
        </w:rPr>
        <w:t xml:space="preserve">When skewness () function of the ‘moments’ package is used to analyse the distribution of variables </w:t>
      </w:r>
      <w:bookmarkStart w:id="7" w:name="_Hlk528404040"/>
      <w:r w:rsidRPr="004D64B5">
        <w:rPr>
          <w:rFonts w:cstheme="minorHAnsi"/>
          <w:iCs/>
          <w:lang w:val="en-IN"/>
        </w:rPr>
        <w:t xml:space="preserve">G1, G2 and G3 </w:t>
      </w:r>
      <w:bookmarkEnd w:id="7"/>
      <w:r w:rsidRPr="004D64B5">
        <w:rPr>
          <w:rFonts w:cstheme="minorHAnsi"/>
          <w:iCs/>
          <w:lang w:val="en-IN"/>
        </w:rPr>
        <w:t>respectively the results indicate that all the variables are negatively skewed.</w:t>
      </w:r>
    </w:p>
    <w:p w:rsidR="004D64B5" w:rsidRPr="004D64B5" w:rsidRDefault="004D64B5" w:rsidP="004D64B5">
      <w:pPr>
        <w:numPr>
          <w:ilvl w:val="0"/>
          <w:numId w:val="7"/>
        </w:numPr>
        <w:rPr>
          <w:rFonts w:cstheme="minorHAnsi"/>
          <w:iCs/>
          <w:lang w:val="en-IN"/>
        </w:rPr>
      </w:pPr>
      <w:r w:rsidRPr="004D64B5">
        <w:rPr>
          <w:rFonts w:cstheme="minorHAnsi"/>
          <w:iCs/>
          <w:lang w:val="en-IN"/>
        </w:rPr>
        <w:t xml:space="preserve">The variable G1 is very weakly and negatively skewed (skewness(student$G1) = -0.002767222) </w:t>
      </w:r>
    </w:p>
    <w:p w:rsidR="004D64B5" w:rsidRPr="004D64B5" w:rsidRDefault="004D64B5" w:rsidP="004D64B5">
      <w:pPr>
        <w:numPr>
          <w:ilvl w:val="0"/>
          <w:numId w:val="7"/>
        </w:numPr>
        <w:rPr>
          <w:rFonts w:cstheme="minorHAnsi"/>
          <w:iCs/>
          <w:lang w:val="en-IN"/>
        </w:rPr>
      </w:pPr>
      <w:r w:rsidRPr="004D64B5">
        <w:rPr>
          <w:rFonts w:cstheme="minorHAnsi"/>
          <w:iCs/>
          <w:lang w:val="en-IN"/>
        </w:rPr>
        <w:t>The variable G2 is neutrally and negatively skewed (skewness(student$G2) = -0.3594494)</w:t>
      </w:r>
    </w:p>
    <w:p w:rsidR="004D64B5" w:rsidRPr="004D64B5" w:rsidRDefault="004D64B5" w:rsidP="004D64B5">
      <w:pPr>
        <w:numPr>
          <w:ilvl w:val="0"/>
          <w:numId w:val="7"/>
        </w:numPr>
        <w:rPr>
          <w:rFonts w:cstheme="minorHAnsi"/>
          <w:iCs/>
          <w:lang w:val="en-IN"/>
        </w:rPr>
      </w:pPr>
      <w:r w:rsidRPr="004D64B5">
        <w:rPr>
          <w:rFonts w:cstheme="minorHAnsi"/>
          <w:iCs/>
          <w:lang w:val="en-IN"/>
        </w:rPr>
        <w:t xml:space="preserve">The variable G3 is very strongly and negatively skewed (skewness(student$G3) = -0.91079) </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Box plots are considered for each variable G1, G2 and G3 respectively which indicate that all these variables are normally distributed and are continuous without any missing values (NA).</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p>
    <w:p w:rsidR="004D64B5" w:rsidRDefault="004D64B5" w:rsidP="004D64B5">
      <w:pPr>
        <w:keepNext/>
      </w:pPr>
      <w:r w:rsidRPr="004D64B5">
        <w:rPr>
          <w:rFonts w:cstheme="minorHAnsi"/>
          <w:iCs/>
          <w:noProof/>
          <w:lang w:val="en-IN"/>
        </w:rPr>
        <w:drawing>
          <wp:inline distT="0" distB="0" distL="0" distR="0" wp14:anchorId="7BEC24F4" wp14:editId="2D52A6B8">
            <wp:extent cx="5646420"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s.png"/>
                    <pic:cNvPicPr/>
                  </pic:nvPicPr>
                  <pic:blipFill>
                    <a:blip r:embed="rId9">
                      <a:extLst>
                        <a:ext uri="{28A0092B-C50C-407E-A947-70E740481C1C}">
                          <a14:useLocalDpi xmlns:a14="http://schemas.microsoft.com/office/drawing/2010/main" val="0"/>
                        </a:ext>
                      </a:extLst>
                    </a:blip>
                    <a:stretch>
                      <a:fillRect/>
                    </a:stretch>
                  </pic:blipFill>
                  <pic:spPr>
                    <a:xfrm>
                      <a:off x="0" y="0"/>
                      <a:ext cx="5646420" cy="2133600"/>
                    </a:xfrm>
                    <a:prstGeom prst="rect">
                      <a:avLst/>
                    </a:prstGeom>
                  </pic:spPr>
                </pic:pic>
              </a:graphicData>
            </a:graphic>
          </wp:inline>
        </w:drawing>
      </w:r>
    </w:p>
    <w:p w:rsidR="004D64B5" w:rsidRPr="004D64B5" w:rsidRDefault="004D64B5" w:rsidP="004D64B5">
      <w:pPr>
        <w:pStyle w:val="Caption"/>
        <w:rPr>
          <w:rFonts w:cstheme="minorHAnsi"/>
          <w:i w:val="0"/>
          <w:color w:val="auto"/>
          <w:sz w:val="22"/>
          <w:szCs w:val="22"/>
          <w:lang w:val="en-IN"/>
        </w:rPr>
      </w:pPr>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1</w:t>
      </w:r>
      <w:r w:rsidR="001D62DD">
        <w:rPr>
          <w:noProof/>
        </w:rPr>
        <w:fldChar w:fldCharType="end"/>
      </w:r>
      <w:r>
        <w:t>. Box plots for g1, g2 and g3</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 xml:space="preserve">Figure 1 represents the box plots of variables G1, G2 and G3 respectively. From </w:t>
      </w:r>
      <w:r w:rsidR="00005A1E">
        <w:rPr>
          <w:rFonts w:cstheme="minorHAnsi"/>
          <w:iCs/>
          <w:lang w:val="en-IN"/>
        </w:rPr>
        <w:t xml:space="preserve">that </w:t>
      </w:r>
      <w:r w:rsidRPr="004D64B5">
        <w:rPr>
          <w:rFonts w:cstheme="minorHAnsi"/>
          <w:iCs/>
          <w:lang w:val="en-IN"/>
        </w:rPr>
        <w:t>it is notable that the variances of G1 and G2 are almost similar when compared to a slight change in the variance of G3. Medians of the variables can be compared from (Figure 1) showing that the medians of G1 and G2 are approximately equal when compared to the median of G3 which is greater than both G1 and G2. It can be clearly noted that there exist some outliers in all G1, G2 and G3.</w:t>
      </w:r>
    </w:p>
    <w:p w:rsidR="004D64B5" w:rsidRPr="004D64B5" w:rsidRDefault="004D64B5" w:rsidP="004D64B5">
      <w:pPr>
        <w:rPr>
          <w:rFonts w:cstheme="minorHAnsi"/>
          <w:iCs/>
          <w:lang w:val="en-IN"/>
        </w:rPr>
      </w:pPr>
      <w:r w:rsidRPr="004D64B5">
        <w:rPr>
          <w:rFonts w:cstheme="minorHAnsi"/>
          <w:iCs/>
          <w:lang w:val="en-IN"/>
        </w:rPr>
        <w:t xml:space="preserve">The </w:t>
      </w:r>
      <w:proofErr w:type="spellStart"/>
      <w:r w:rsidRPr="004D64B5">
        <w:rPr>
          <w:rFonts w:cstheme="minorHAnsi"/>
          <w:iCs/>
          <w:lang w:val="en-IN"/>
        </w:rPr>
        <w:t>ddply</w:t>
      </w:r>
      <w:proofErr w:type="spellEnd"/>
      <w:r w:rsidRPr="004D64B5">
        <w:rPr>
          <w:rFonts w:cstheme="minorHAnsi"/>
          <w:iCs/>
          <w:lang w:val="en-IN"/>
        </w:rPr>
        <w:t xml:space="preserve"> () function is used to create a summary table indicating the mean, standard deviation and median of G1, G2 and G3 for each school respectively.</w:t>
      </w:r>
    </w:p>
    <w:p w:rsidR="00005A1E" w:rsidRDefault="00005A1E" w:rsidP="00005A1E">
      <w:pPr>
        <w:pStyle w:val="Caption"/>
        <w:keepNext/>
      </w:pPr>
      <w:r>
        <w:lastRenderedPageBreak/>
        <w:t xml:space="preserve">Table </w:t>
      </w:r>
      <w:r w:rsidR="001D62DD">
        <w:rPr>
          <w:noProof/>
        </w:rPr>
        <w:fldChar w:fldCharType="begin"/>
      </w:r>
      <w:r w:rsidR="001D62DD">
        <w:rPr>
          <w:noProof/>
        </w:rPr>
        <w:instrText xml:space="preserve"> SEQ Table \* ARABIC </w:instrText>
      </w:r>
      <w:r w:rsidR="001D62DD">
        <w:rPr>
          <w:noProof/>
        </w:rPr>
        <w:fldChar w:fldCharType="separate"/>
      </w:r>
      <w:r>
        <w:rPr>
          <w:noProof/>
        </w:rPr>
        <w:t>1</w:t>
      </w:r>
      <w:r w:rsidR="001D62DD">
        <w:rPr>
          <w:noProof/>
        </w:rPr>
        <w:fldChar w:fldCharType="end"/>
      </w:r>
      <w:r>
        <w:t>. Grades among the schools</w:t>
      </w:r>
    </w:p>
    <w:tbl>
      <w:tblPr>
        <w:tblW w:w="9471" w:type="dxa"/>
        <w:tblInd w:w="100" w:type="dxa"/>
        <w:tblLayout w:type="fixed"/>
        <w:tblCellMar>
          <w:left w:w="100" w:type="dxa"/>
          <w:right w:w="100" w:type="dxa"/>
        </w:tblCellMar>
        <w:tblLook w:val="0000" w:firstRow="0" w:lastRow="0" w:firstColumn="0" w:lastColumn="0" w:noHBand="0" w:noVBand="0"/>
      </w:tblPr>
      <w:tblGrid>
        <w:gridCol w:w="380"/>
        <w:gridCol w:w="881"/>
        <w:gridCol w:w="581"/>
        <w:gridCol w:w="881"/>
        <w:gridCol w:w="781"/>
        <w:gridCol w:w="881"/>
        <w:gridCol w:w="881"/>
        <w:gridCol w:w="781"/>
        <w:gridCol w:w="881"/>
        <w:gridCol w:w="881"/>
        <w:gridCol w:w="781"/>
        <w:gridCol w:w="881"/>
      </w:tblGrid>
      <w:tr w:rsidR="004D64B5" w:rsidRPr="004D64B5" w:rsidTr="00C5243A">
        <w:trPr>
          <w:trHeight w:val="515"/>
          <w:tblHeader/>
        </w:trPr>
        <w:tc>
          <w:tcPr>
            <w:tcW w:w="380"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school</w:t>
            </w:r>
          </w:p>
        </w:tc>
        <w:tc>
          <w:tcPr>
            <w:tcW w:w="5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N</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1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1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1</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2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2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2</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3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3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3</w:t>
            </w:r>
          </w:p>
        </w:tc>
      </w:tr>
      <w:tr w:rsidR="004D64B5" w:rsidRPr="004D64B5" w:rsidTr="00C5243A">
        <w:trPr>
          <w:trHeight w:val="472"/>
        </w:trPr>
        <w:tc>
          <w:tcPr>
            <w:tcW w:w="380"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GP</w:t>
            </w:r>
          </w:p>
        </w:tc>
        <w:tc>
          <w:tcPr>
            <w:tcW w:w="5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423</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3</w:t>
            </w:r>
          </w:p>
        </w:tc>
      </w:tr>
      <w:tr w:rsidR="004D64B5" w:rsidRPr="004D64B5" w:rsidTr="00C5243A">
        <w:trPr>
          <w:trHeight w:val="515"/>
        </w:trPr>
        <w:tc>
          <w:tcPr>
            <w:tcW w:w="380"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MS</w:t>
            </w:r>
          </w:p>
        </w:tc>
        <w:tc>
          <w:tcPr>
            <w:tcW w:w="5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26</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w:t>
            </w:r>
          </w:p>
        </w:tc>
      </w:tr>
    </w:tbl>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Table 1 clearly indicates that there are 423 observations for which variable school is set as ‘GP’, which means that the 423 observations are collected from ‘Gabriel Pereira’ school and the remaining 226 observations from the school namely ‘</w:t>
      </w:r>
      <w:proofErr w:type="spellStart"/>
      <w:r w:rsidRPr="004D64B5">
        <w:rPr>
          <w:rFonts w:cstheme="minorHAnsi"/>
          <w:iCs/>
          <w:lang w:val="en-IN"/>
        </w:rPr>
        <w:t>Mousinho</w:t>
      </w:r>
      <w:proofErr w:type="spellEnd"/>
      <w:r w:rsidRPr="004D64B5">
        <w:rPr>
          <w:rFonts w:cstheme="minorHAnsi"/>
          <w:iCs/>
          <w:lang w:val="en-IN"/>
        </w:rPr>
        <w:t xml:space="preserve"> da Silveira’. (Table 1) indicates the mean, median and standard deviation of the variables for each of the two schools separately.</w:t>
      </w:r>
    </w:p>
    <w:p w:rsidR="004D64B5" w:rsidRPr="004D64B5" w:rsidRDefault="004D64B5" w:rsidP="004D64B5">
      <w:pPr>
        <w:rPr>
          <w:rFonts w:cstheme="minorHAnsi"/>
          <w:iCs/>
          <w:lang w:val="en-IN"/>
        </w:rPr>
      </w:pPr>
      <w:r w:rsidRPr="004D64B5">
        <w:rPr>
          <w:rFonts w:cstheme="minorHAnsi"/>
          <w:iCs/>
          <w:lang w:val="en-IN"/>
        </w:rPr>
        <w:t>When a correlation plot is drawn for all the numeric variables in the student dataset, it indicates very strong correlation between the variables G1, G2 and G3.</w:t>
      </w:r>
    </w:p>
    <w:p w:rsidR="00005A1E" w:rsidRDefault="004D64B5" w:rsidP="00005A1E">
      <w:pPr>
        <w:keepNext/>
      </w:pPr>
      <w:r w:rsidRPr="004D64B5">
        <w:rPr>
          <w:rFonts w:cstheme="minorHAnsi"/>
          <w:iCs/>
          <w:noProof/>
          <w:lang w:val="en-IN"/>
        </w:rPr>
        <w:drawing>
          <wp:inline distT="0" distB="0" distL="0" distR="0" wp14:anchorId="56D2A0E8" wp14:editId="6973C9BB">
            <wp:extent cx="5730240" cy="40386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plot.png"/>
                    <pic:cNvPicPr/>
                  </pic:nvPicPr>
                  <pic:blipFill>
                    <a:blip r:embed="rId10">
                      <a:extLst>
                        <a:ext uri="{28A0092B-C50C-407E-A947-70E740481C1C}">
                          <a14:useLocalDpi xmlns:a14="http://schemas.microsoft.com/office/drawing/2010/main" val="0"/>
                        </a:ext>
                      </a:extLst>
                    </a:blip>
                    <a:stretch>
                      <a:fillRect/>
                    </a:stretch>
                  </pic:blipFill>
                  <pic:spPr>
                    <a:xfrm>
                      <a:off x="0" y="0"/>
                      <a:ext cx="5731856" cy="4039739"/>
                    </a:xfrm>
                    <a:prstGeom prst="rect">
                      <a:avLst/>
                    </a:prstGeom>
                  </pic:spPr>
                </pic:pic>
              </a:graphicData>
            </a:graphic>
          </wp:inline>
        </w:drawing>
      </w:r>
    </w:p>
    <w:p w:rsidR="004D64B5" w:rsidRPr="004D64B5" w:rsidRDefault="00005A1E" w:rsidP="00005A1E">
      <w:pPr>
        <w:pStyle w:val="Caption"/>
        <w:rPr>
          <w:rFonts w:cstheme="minorHAnsi"/>
          <w:i w:val="0"/>
          <w:color w:val="auto"/>
          <w:sz w:val="22"/>
          <w:szCs w:val="22"/>
          <w:lang w:val="en-IN"/>
        </w:rPr>
      </w:pPr>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2</w:t>
      </w:r>
      <w:r w:rsidR="001D62DD">
        <w:rPr>
          <w:noProof/>
        </w:rPr>
        <w:fldChar w:fldCharType="end"/>
      </w:r>
      <w:r>
        <w:t>. Correlation matrix</w:t>
      </w:r>
    </w:p>
    <w:p w:rsidR="004D64B5" w:rsidRPr="004D64B5" w:rsidRDefault="004D64B5" w:rsidP="00DA4A48">
      <w:pPr>
        <w:rPr>
          <w:rFonts w:cstheme="minorHAnsi"/>
          <w:iCs/>
          <w:lang w:val="en-IN"/>
        </w:rPr>
      </w:pPr>
      <w:r w:rsidRPr="004D64B5">
        <w:rPr>
          <w:rFonts w:cstheme="minorHAnsi"/>
          <w:iCs/>
          <w:lang w:val="en-IN"/>
        </w:rPr>
        <w:t>Figure 2 clearly indicates that variables G1, G2 and G3 possess strong correlations among them and thus, these variables are taken into consideration for further investigation. Another correlation plot with p-values, combined with significance test is drawn to investigate these grades variables</w:t>
      </w:r>
    </w:p>
    <w:p w:rsidR="00DA4A48" w:rsidRDefault="00DA4A48" w:rsidP="00DA4A48">
      <w:pPr>
        <w:rPr>
          <w:b/>
        </w:rPr>
      </w:pPr>
      <w:proofErr w:type="spellStart"/>
      <w:r w:rsidRPr="00DA4A48">
        <w:rPr>
          <w:b/>
        </w:rPr>
        <w:t>Overallgrage</w:t>
      </w:r>
      <w:proofErr w:type="spellEnd"/>
    </w:p>
    <w:p w:rsidR="003F66B7" w:rsidRPr="003F66B7" w:rsidRDefault="003F66B7" w:rsidP="003F66B7">
      <w:r>
        <w:t xml:space="preserve">A new variable, </w:t>
      </w:r>
      <w:proofErr w:type="spellStart"/>
      <w:r>
        <w:t>overallgrade</w:t>
      </w:r>
      <w:proofErr w:type="spellEnd"/>
      <w:r>
        <w:t xml:space="preserve">, has been created on the assumption that we can average G1, G2 and G3 to a single score. This is to simplify the research as we aim to understand the influence of </w:t>
      </w:r>
      <w:r>
        <w:lastRenderedPageBreak/>
        <w:t>Parent’s education at a more macro level. As with G1, G2 and G3 the grades ranging from 0 to 19 for students in Period 1. The standard deviation is</w:t>
      </w:r>
      <w:r w:rsidRPr="003F66B7">
        <w:rPr>
          <w:rFonts w:ascii="Lucida Console" w:eastAsia="Times New Roman" w:hAnsi="Lucida Console" w:cs="Courier New"/>
          <w:color w:val="000000"/>
          <w:sz w:val="20"/>
          <w:szCs w:val="20"/>
          <w:bdr w:val="none" w:sz="0" w:space="0" w:color="auto" w:frame="1"/>
          <w:lang w:eastAsia="en-AU"/>
        </w:rPr>
        <w:t xml:space="preserve"> </w:t>
      </w:r>
      <w:r w:rsidRPr="003F66B7">
        <w:t>2.840744</w:t>
      </w:r>
    </w:p>
    <w:p w:rsidR="003F66B7" w:rsidRPr="00DA4A48" w:rsidRDefault="003F66B7" w:rsidP="00DA4A48">
      <w:pPr>
        <w:rPr>
          <w:b/>
        </w:rPr>
      </w:pPr>
    </w:p>
    <w:p w:rsidR="00191ED7" w:rsidRDefault="00DA4A48" w:rsidP="00191ED7">
      <w:pPr>
        <w:keepNext/>
      </w:pPr>
      <w:r w:rsidRPr="00DA4A48">
        <w:rPr>
          <w:noProof/>
        </w:rPr>
        <w:drawing>
          <wp:inline distT="0" distB="0" distL="0" distR="0">
            <wp:extent cx="5731510" cy="297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8" w:name="_Ref528502319"/>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3</w:t>
      </w:r>
      <w:r w:rsidR="001D62DD">
        <w:rPr>
          <w:noProof/>
        </w:rPr>
        <w:fldChar w:fldCharType="end"/>
      </w:r>
      <w:bookmarkEnd w:id="8"/>
      <w:r>
        <w:t xml:space="preserve">: </w:t>
      </w:r>
      <w:proofErr w:type="spellStart"/>
      <w:r>
        <w:t>overallgrade</w:t>
      </w:r>
      <w:proofErr w:type="spellEnd"/>
      <w:r>
        <w:t xml:space="preserve"> summary statistics</w:t>
      </w:r>
    </w:p>
    <w:p w:rsidR="00DA4A48" w:rsidRDefault="00DA4A48" w:rsidP="00DA4A48">
      <w:pPr>
        <w:rPr>
          <w:b/>
        </w:rPr>
      </w:pPr>
      <w:proofErr w:type="spellStart"/>
      <w:r w:rsidRPr="00DA4A48">
        <w:rPr>
          <w:b/>
        </w:rPr>
        <w:t>Medu</w:t>
      </w:r>
      <w:proofErr w:type="spellEnd"/>
    </w:p>
    <w:p w:rsidR="003F66B7" w:rsidRPr="003F66B7" w:rsidRDefault="003F66B7" w:rsidP="003F66B7">
      <w:proofErr w:type="spellStart"/>
      <w:r>
        <w:t>Medu</w:t>
      </w:r>
      <w:proofErr w:type="spellEnd"/>
      <w:r>
        <w:t xml:space="preserve"> variable describes the level of education obtained by the mother of a student with 0:4 representing education levels of “none”, “primary education (4</w:t>
      </w:r>
      <w:r w:rsidRPr="003F66B7">
        <w:rPr>
          <w:vertAlign w:val="superscript"/>
        </w:rPr>
        <w:t>th</w:t>
      </w:r>
      <w:r>
        <w:t xml:space="preserve"> grade)”, “5</w:t>
      </w:r>
      <w:r w:rsidRPr="003F66B7">
        <w:rPr>
          <w:vertAlign w:val="superscript"/>
        </w:rPr>
        <w:t>th</w:t>
      </w:r>
      <w:r>
        <w:t xml:space="preserve"> to 9</w:t>
      </w:r>
      <w:r w:rsidRPr="003F66B7">
        <w:rPr>
          <w:vertAlign w:val="superscript"/>
        </w:rPr>
        <w:t>th</w:t>
      </w:r>
      <w:r>
        <w:t xml:space="preserve"> grade”, “secondary education”, “higher education”</w:t>
      </w:r>
      <w:r w:rsidR="00191ED7">
        <w:t xml:space="preserve"> (</w:t>
      </w:r>
      <w:r w:rsidR="00005A1E">
        <w:t>Figure 4</w:t>
      </w:r>
      <w:r w:rsidR="006A18AF">
        <w:t>)</w:t>
      </w:r>
      <w:r>
        <w:t>. The standard deviation is</w:t>
      </w:r>
      <w:r w:rsidRPr="003F66B7">
        <w:rPr>
          <w:rFonts w:ascii="Lucida Console" w:eastAsia="Times New Roman" w:hAnsi="Lucida Console" w:cs="Courier New"/>
          <w:color w:val="000000"/>
          <w:sz w:val="20"/>
          <w:szCs w:val="20"/>
          <w:bdr w:val="none" w:sz="0" w:space="0" w:color="auto" w:frame="1"/>
          <w:lang w:eastAsia="en-AU"/>
        </w:rPr>
        <w:t xml:space="preserve"> </w:t>
      </w:r>
      <w:r w:rsidRPr="003F66B7">
        <w:t>1.134552</w:t>
      </w:r>
    </w:p>
    <w:p w:rsidR="003F66B7" w:rsidRPr="00DA4A48" w:rsidRDefault="003F66B7" w:rsidP="00DA4A48">
      <w:pPr>
        <w:rPr>
          <w:b/>
        </w:rPr>
      </w:pPr>
    </w:p>
    <w:p w:rsidR="00191ED7" w:rsidRDefault="00DA4A48" w:rsidP="00191ED7">
      <w:pPr>
        <w:keepNext/>
      </w:pPr>
      <w:r w:rsidRPr="00DA4A48">
        <w:rPr>
          <w:noProof/>
        </w:rPr>
        <w:drawing>
          <wp:inline distT="0" distB="0" distL="0" distR="0">
            <wp:extent cx="5731510" cy="29774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9" w:name="_Ref528502351"/>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4</w:t>
      </w:r>
      <w:r w:rsidR="001D62DD">
        <w:rPr>
          <w:noProof/>
        </w:rPr>
        <w:fldChar w:fldCharType="end"/>
      </w:r>
      <w:bookmarkEnd w:id="9"/>
      <w:r>
        <w:t>: Mother Education summary statistics</w:t>
      </w:r>
    </w:p>
    <w:p w:rsidR="00DA4A48" w:rsidRDefault="00DA4A48" w:rsidP="00DA4A48">
      <w:pPr>
        <w:rPr>
          <w:b/>
        </w:rPr>
      </w:pPr>
      <w:proofErr w:type="spellStart"/>
      <w:r w:rsidRPr="00DA4A48">
        <w:rPr>
          <w:b/>
        </w:rPr>
        <w:t>Fedu</w:t>
      </w:r>
      <w:proofErr w:type="spellEnd"/>
    </w:p>
    <w:p w:rsidR="003F66B7" w:rsidRDefault="003F66B7" w:rsidP="003F66B7">
      <w:proofErr w:type="spellStart"/>
      <w:r>
        <w:t>Fedu</w:t>
      </w:r>
      <w:proofErr w:type="spellEnd"/>
      <w:r>
        <w:t xml:space="preserve"> variable describes the level of education obtained by the mother of a student with 0:4 representing education levels of “none”, “primary education (4</w:t>
      </w:r>
      <w:r w:rsidRPr="003F66B7">
        <w:rPr>
          <w:vertAlign w:val="superscript"/>
        </w:rPr>
        <w:t>th</w:t>
      </w:r>
      <w:r>
        <w:t xml:space="preserve"> grade)”, “5</w:t>
      </w:r>
      <w:r w:rsidRPr="003F66B7">
        <w:rPr>
          <w:vertAlign w:val="superscript"/>
        </w:rPr>
        <w:t>th</w:t>
      </w:r>
      <w:r>
        <w:t xml:space="preserve"> to 9</w:t>
      </w:r>
      <w:r w:rsidRPr="003F66B7">
        <w:rPr>
          <w:vertAlign w:val="superscript"/>
        </w:rPr>
        <w:t>th</w:t>
      </w:r>
      <w:r>
        <w:t xml:space="preserve"> grade”, “secondary education”, “higher education”</w:t>
      </w:r>
      <w:r w:rsidR="00191ED7">
        <w:t xml:space="preserve"> (</w:t>
      </w:r>
      <w:r w:rsidR="00005A1E">
        <w:t>Figure 5</w:t>
      </w:r>
      <w:r w:rsidR="00191ED7">
        <w:t>)</w:t>
      </w:r>
      <w:r>
        <w:t>. The standard deviation is</w:t>
      </w:r>
      <w:r w:rsidRPr="003F66B7">
        <w:t xml:space="preserve"> 1.099931</w:t>
      </w:r>
    </w:p>
    <w:p w:rsidR="00191ED7" w:rsidRPr="003F66B7" w:rsidRDefault="00191ED7" w:rsidP="003F66B7"/>
    <w:p w:rsidR="00191ED7" w:rsidRDefault="00DA4A48" w:rsidP="00191ED7">
      <w:pPr>
        <w:keepNext/>
      </w:pPr>
      <w:r w:rsidRPr="00DA4A48">
        <w:rPr>
          <w:noProof/>
        </w:rPr>
        <w:drawing>
          <wp:inline distT="0" distB="0" distL="0" distR="0">
            <wp:extent cx="5731510" cy="2977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10" w:name="_Ref528502361"/>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5</w:t>
      </w:r>
      <w:r w:rsidR="001D62DD">
        <w:rPr>
          <w:noProof/>
        </w:rPr>
        <w:fldChar w:fldCharType="end"/>
      </w:r>
      <w:bookmarkEnd w:id="10"/>
      <w:r>
        <w:t>: Father Education summary statistics</w:t>
      </w:r>
    </w:p>
    <w:p w:rsidR="00972E09" w:rsidRPr="00972E09" w:rsidRDefault="00972E09" w:rsidP="00DA4A48">
      <w:pPr>
        <w:rPr>
          <w:i/>
        </w:rPr>
      </w:pPr>
      <w:r w:rsidRPr="00972E09">
        <w:rPr>
          <w:i/>
        </w:rPr>
        <w:t>Box Plots</w:t>
      </w:r>
    </w:p>
    <w:p w:rsidR="003F66B7" w:rsidRDefault="006A18AF" w:rsidP="00DA4A48">
      <w:r>
        <w:t>Box plots allow us to visualise the distribution of data (</w:t>
      </w:r>
      <w:r w:rsidR="00005A1E">
        <w:t>Figure 6</w:t>
      </w:r>
      <w:r>
        <w:t>). We can also see that there are outlying data that can influence the skewness, standard deviation results that might not be visible otherwise.</w:t>
      </w:r>
    </w:p>
    <w:p w:rsidR="00191ED7" w:rsidRDefault="003F66B7" w:rsidP="00191ED7">
      <w:pPr>
        <w:keepNext/>
      </w:pPr>
      <w:r>
        <w:rPr>
          <w:noProof/>
        </w:rPr>
        <w:drawing>
          <wp:inline distT="0" distB="0" distL="0" distR="0" wp14:anchorId="045B5CA4">
            <wp:extent cx="6062799" cy="1674689"/>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04332" cy="1686161"/>
                    </a:xfrm>
                    <a:prstGeom prst="rect">
                      <a:avLst/>
                    </a:prstGeom>
                    <a:noFill/>
                  </pic:spPr>
                </pic:pic>
              </a:graphicData>
            </a:graphic>
          </wp:inline>
        </w:drawing>
      </w:r>
    </w:p>
    <w:p w:rsidR="003F66B7" w:rsidRDefault="00191ED7" w:rsidP="00191ED7">
      <w:pPr>
        <w:pStyle w:val="Caption"/>
      </w:pPr>
      <w:bookmarkStart w:id="11" w:name="_Ref528502470"/>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6</w:t>
      </w:r>
      <w:r w:rsidR="001D62DD">
        <w:rPr>
          <w:noProof/>
        </w:rPr>
        <w:fldChar w:fldCharType="end"/>
      </w:r>
      <w:bookmarkEnd w:id="11"/>
      <w:r>
        <w:t xml:space="preserve">: Box plots for G1, G2, G3 and </w:t>
      </w:r>
      <w:proofErr w:type="spellStart"/>
      <w:r>
        <w:t>overallgrade</w:t>
      </w:r>
      <w:proofErr w:type="spellEnd"/>
    </w:p>
    <w:p w:rsidR="001F099A" w:rsidRPr="001F099A" w:rsidRDefault="001F099A" w:rsidP="001F099A">
      <w:pPr>
        <w:rPr>
          <w:b/>
        </w:rPr>
      </w:pPr>
      <w:r w:rsidRPr="001F099A">
        <w:rPr>
          <w:b/>
        </w:rPr>
        <w:t>Failures</w:t>
      </w:r>
    </w:p>
    <w:p w:rsidR="001F099A" w:rsidRPr="001F099A" w:rsidRDefault="001F099A" w:rsidP="001F099A">
      <w:pPr>
        <w:rPr>
          <w:lang w:val="en-US"/>
        </w:rPr>
      </w:pPr>
      <w:r w:rsidRPr="001F099A">
        <w:lastRenderedPageBreak/>
        <w:t xml:space="preserve">Failures variable (nominal) represents the number past classes failures in a numeric format (n if 1 &lt;=n&lt;3, else 4). The standard deviation is 0.5932351, other </w:t>
      </w:r>
      <w:r w:rsidRPr="001F099A">
        <w:rPr>
          <w:lang w:val="en-US"/>
        </w:rPr>
        <w:t xml:space="preserve">descriptive statistics of the variable is presented in Figure </w:t>
      </w:r>
      <w:r w:rsidR="00005A1E">
        <w:rPr>
          <w:lang w:val="en-US"/>
        </w:rPr>
        <w:t>7</w:t>
      </w:r>
      <w:r w:rsidRPr="001F099A">
        <w:rPr>
          <w:lang w:val="en-US"/>
        </w:rPr>
        <w:t>:</w:t>
      </w:r>
    </w:p>
    <w:p w:rsidR="001F099A" w:rsidRPr="001F099A" w:rsidRDefault="001F099A" w:rsidP="001F099A">
      <w:r w:rsidRPr="001F099A">
        <w:rPr>
          <w:noProof/>
        </w:rPr>
        <w:drawing>
          <wp:inline distT="0" distB="0" distL="0" distR="0" wp14:anchorId="78B50352" wp14:editId="534D46D8">
            <wp:extent cx="5867400" cy="30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7</w:t>
      </w:r>
      <w:r w:rsidRPr="001F099A">
        <w:fldChar w:fldCharType="end"/>
      </w:r>
      <w:r w:rsidRPr="001F099A">
        <w:rPr>
          <w:i/>
          <w:iCs/>
        </w:rPr>
        <w:t>. Descriptive statistics for "Failures" variable</w:t>
      </w:r>
    </w:p>
    <w:p w:rsidR="001F099A" w:rsidRPr="001F099A" w:rsidRDefault="001F099A" w:rsidP="001F099A">
      <w:r w:rsidRPr="001F099A">
        <w:t xml:space="preserve">In order to understand the data distribution, the following boxplot has been created (Figure </w:t>
      </w:r>
      <w:r w:rsidR="00005A1E">
        <w:t>8</w:t>
      </w:r>
      <w:r w:rsidRPr="001F099A">
        <w:t>):</w:t>
      </w:r>
    </w:p>
    <w:p w:rsidR="001F099A" w:rsidRPr="001F099A" w:rsidRDefault="001F099A" w:rsidP="001F099A">
      <w:r w:rsidRPr="001F099A">
        <w:rPr>
          <w:noProof/>
        </w:rPr>
        <w:drawing>
          <wp:inline distT="0" distB="0" distL="0" distR="0" wp14:anchorId="56A39D77" wp14:editId="5DDCC5A1">
            <wp:extent cx="4747260" cy="289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7260" cy="28956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8</w:t>
      </w:r>
      <w:r w:rsidRPr="001F099A">
        <w:fldChar w:fldCharType="end"/>
      </w:r>
      <w:r w:rsidRPr="001F099A">
        <w:rPr>
          <w:i/>
          <w:iCs/>
        </w:rPr>
        <w:t>. Box plot for Failures distribution</w:t>
      </w:r>
    </w:p>
    <w:p w:rsidR="001F099A" w:rsidRPr="001F099A" w:rsidRDefault="001F099A" w:rsidP="001F099A">
      <w:r w:rsidRPr="001F099A">
        <w:t xml:space="preserve">One of the analysis questions is to analyse the relationship between the number of failures and number of absences. The following boxplot has been created to visualize this possible relation (Figure </w:t>
      </w:r>
      <w:r w:rsidR="00005A1E">
        <w:t>9</w:t>
      </w:r>
      <w:r w:rsidRPr="001F099A">
        <w:t>):</w:t>
      </w:r>
    </w:p>
    <w:p w:rsidR="001F099A" w:rsidRPr="001F099A" w:rsidRDefault="001F099A" w:rsidP="001F099A">
      <w:r w:rsidRPr="001F099A">
        <w:rPr>
          <w:noProof/>
        </w:rPr>
        <w:drawing>
          <wp:inline distT="0" distB="0" distL="0" distR="0" wp14:anchorId="7996A4CD" wp14:editId="233D3B38">
            <wp:extent cx="5364480" cy="2948940"/>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4480" cy="294894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9</w:t>
      </w:r>
      <w:r w:rsidRPr="001F099A">
        <w:fldChar w:fldCharType="end"/>
      </w:r>
      <w:r w:rsidRPr="001F099A">
        <w:rPr>
          <w:i/>
          <w:iCs/>
        </w:rPr>
        <w:t>. Boxplot of relation between the number of absences and number of failures</w:t>
      </w:r>
    </w:p>
    <w:p w:rsidR="001F099A" w:rsidRPr="001F099A" w:rsidRDefault="001F099A" w:rsidP="001F099A">
      <w:pPr>
        <w:rPr>
          <w:b/>
          <w:lang w:val="en-US"/>
        </w:rPr>
      </w:pPr>
      <w:r w:rsidRPr="001F099A">
        <w:rPr>
          <w:b/>
          <w:lang w:val="en-US"/>
        </w:rPr>
        <w:lastRenderedPageBreak/>
        <w:t>Address</w:t>
      </w:r>
    </w:p>
    <w:p w:rsidR="001F099A" w:rsidRPr="001F099A" w:rsidRDefault="001F099A" w:rsidP="001F099A">
      <w:r w:rsidRPr="001F099A">
        <w:t>Address variable (nominal) represents the students’ home address type: “U” for Urban type and “R” for Rural. “U value” has 452 observations, “R value” – 197.</w:t>
      </w:r>
    </w:p>
    <w:p w:rsidR="001F099A" w:rsidRPr="001F099A" w:rsidRDefault="001F099A" w:rsidP="001F099A">
      <w:pPr>
        <w:rPr>
          <w:b/>
          <w:lang w:val="en-US"/>
        </w:rPr>
      </w:pPr>
      <w:r w:rsidRPr="001F099A">
        <w:rPr>
          <w:b/>
          <w:lang w:val="en-US"/>
        </w:rPr>
        <w:t>Health</w:t>
      </w:r>
    </w:p>
    <w:p w:rsidR="001F099A" w:rsidRPr="001F099A" w:rsidRDefault="001F099A" w:rsidP="001F099A">
      <w:pPr>
        <w:rPr>
          <w:lang w:val="en-US"/>
        </w:rPr>
      </w:pPr>
      <w:r w:rsidRPr="001F099A">
        <w:rPr>
          <w:lang w:val="en-US"/>
        </w:rPr>
        <w:t>Health variable (ordinal) represents the current health status of a student. Scaled from 1 (very bad) to 5(very good)</w:t>
      </w:r>
      <w:r w:rsidRPr="001F099A">
        <w:t>. The standard deviation is equal to 1.446259, other d</w:t>
      </w:r>
      <w:proofErr w:type="spellStart"/>
      <w:r w:rsidRPr="001F099A">
        <w:rPr>
          <w:lang w:val="en-US"/>
        </w:rPr>
        <w:t>escriptive</w:t>
      </w:r>
      <w:proofErr w:type="spellEnd"/>
      <w:r w:rsidRPr="001F099A">
        <w:rPr>
          <w:lang w:val="en-US"/>
        </w:rPr>
        <w:t xml:space="preserve"> statistics of the variable is presented in Figure </w:t>
      </w:r>
      <w:r w:rsidR="00005A1E">
        <w:rPr>
          <w:lang w:val="en-US"/>
        </w:rPr>
        <w:t>10</w:t>
      </w:r>
      <w:r w:rsidRPr="001F099A">
        <w:rPr>
          <w:lang w:val="en-US"/>
        </w:rPr>
        <w:t>:</w:t>
      </w:r>
    </w:p>
    <w:p w:rsidR="001F099A" w:rsidRPr="001F099A" w:rsidRDefault="001F099A" w:rsidP="001F099A">
      <w:r w:rsidRPr="001F099A">
        <w:rPr>
          <w:noProof/>
        </w:rPr>
        <w:drawing>
          <wp:inline distT="0" distB="0" distL="0" distR="0" wp14:anchorId="7F1598CC" wp14:editId="7A93D8EB">
            <wp:extent cx="5867400" cy="30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0</w:t>
      </w:r>
      <w:r w:rsidRPr="001F099A">
        <w:fldChar w:fldCharType="end"/>
      </w:r>
      <w:r w:rsidRPr="001F099A">
        <w:rPr>
          <w:i/>
          <w:iCs/>
        </w:rPr>
        <w:t>. Descriptive statistics for "Health" variable</w:t>
      </w:r>
    </w:p>
    <w:p w:rsidR="001F099A" w:rsidRPr="001F099A" w:rsidRDefault="001F099A" w:rsidP="001F099A">
      <w:pPr>
        <w:rPr>
          <w:b/>
        </w:rPr>
      </w:pPr>
      <w:r w:rsidRPr="001F099A">
        <w:rPr>
          <w:b/>
        </w:rPr>
        <w:t>Absences</w:t>
      </w:r>
    </w:p>
    <w:p w:rsidR="001F099A" w:rsidRPr="001F099A" w:rsidRDefault="001F099A" w:rsidP="001F099A">
      <w:pPr>
        <w:rPr>
          <w:lang w:val="en-US"/>
        </w:rPr>
      </w:pPr>
      <w:r w:rsidRPr="001F099A">
        <w:rPr>
          <w:lang w:val="en-US"/>
        </w:rPr>
        <w:t xml:space="preserve">Absences variable contain </w:t>
      </w:r>
      <w:proofErr w:type="gramStart"/>
      <w:r w:rsidRPr="001F099A">
        <w:rPr>
          <w:lang w:val="en-US"/>
        </w:rPr>
        <w:t>a number of</w:t>
      </w:r>
      <w:proofErr w:type="gramEnd"/>
      <w:r w:rsidRPr="001F099A">
        <w:rPr>
          <w:lang w:val="en-US"/>
        </w:rPr>
        <w:t xml:space="preserve"> missing classes by a student (from 0 to 93). The standard deviation of the variable 4.364954 and other descriptive information presented below</w:t>
      </w:r>
      <w:r w:rsidR="00005A1E">
        <w:rPr>
          <w:lang w:val="en-US"/>
        </w:rPr>
        <w:t xml:space="preserve"> (Figure 11)</w:t>
      </w:r>
      <w:r w:rsidRPr="001F099A">
        <w:rPr>
          <w:lang w:val="en-US"/>
        </w:rPr>
        <w:t>:</w:t>
      </w:r>
    </w:p>
    <w:p w:rsidR="001F099A" w:rsidRPr="001F099A" w:rsidRDefault="001F099A" w:rsidP="001F099A">
      <w:r w:rsidRPr="001F099A">
        <w:rPr>
          <w:noProof/>
        </w:rPr>
        <w:drawing>
          <wp:inline distT="0" distB="0" distL="0" distR="0" wp14:anchorId="14F5B7AB" wp14:editId="3193DE2F">
            <wp:extent cx="5867400"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1</w:t>
      </w:r>
      <w:r w:rsidRPr="001F099A">
        <w:fldChar w:fldCharType="end"/>
      </w:r>
      <w:r w:rsidRPr="001F099A">
        <w:rPr>
          <w:i/>
          <w:iCs/>
        </w:rPr>
        <w:t>.Descriptive statistics of Absence variable</w:t>
      </w:r>
    </w:p>
    <w:p w:rsidR="001F099A" w:rsidRPr="001F099A" w:rsidRDefault="001F099A" w:rsidP="001F099A">
      <w:r w:rsidRPr="001F099A">
        <w:t>According to this, the minimum number of absences is 1, while the maximum one is 24. Students miss 4.596 classes in average.</w:t>
      </w:r>
    </w:p>
    <w:p w:rsidR="001F099A" w:rsidRPr="001F099A" w:rsidRDefault="001F099A" w:rsidP="001F099A">
      <w:r w:rsidRPr="001F099A">
        <w:t xml:space="preserve">To understand the data distribution, the density plot has been created (Figure </w:t>
      </w:r>
      <w:r w:rsidR="00005A1E">
        <w:t>12</w:t>
      </w:r>
      <w:r w:rsidRPr="001F099A">
        <w:t>).</w:t>
      </w:r>
    </w:p>
    <w:p w:rsidR="001F099A" w:rsidRPr="001F099A" w:rsidRDefault="001F099A" w:rsidP="001F099A">
      <w:r w:rsidRPr="001F099A">
        <w:rPr>
          <w:noProof/>
        </w:rPr>
        <w:drawing>
          <wp:inline distT="0" distB="0" distL="0" distR="0" wp14:anchorId="10BF7A5B" wp14:editId="1CC5C143">
            <wp:extent cx="3322320" cy="332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22320" cy="332232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2</w:t>
      </w:r>
      <w:r w:rsidRPr="001F099A">
        <w:fldChar w:fldCharType="end"/>
      </w:r>
      <w:r w:rsidRPr="001F099A">
        <w:rPr>
          <w:i/>
          <w:iCs/>
        </w:rPr>
        <w:t>. Distribution of the absence variable</w:t>
      </w:r>
    </w:p>
    <w:p w:rsidR="001F099A" w:rsidRDefault="001F099A" w:rsidP="001F099A">
      <w:pPr>
        <w:rPr>
          <w:lang w:val="en-US"/>
        </w:rPr>
      </w:pPr>
      <w:r w:rsidRPr="001F099A">
        <w:rPr>
          <w:lang w:val="en-US"/>
        </w:rPr>
        <w:t>To it more useful for the research purposes, the additional variable called “</w:t>
      </w:r>
      <w:proofErr w:type="spellStart"/>
      <w:r w:rsidRPr="001F099A">
        <w:rPr>
          <w:lang w:val="en-US"/>
        </w:rPr>
        <w:t>AbsencesCat</w:t>
      </w:r>
      <w:proofErr w:type="spellEnd"/>
      <w:r w:rsidRPr="001F099A">
        <w:rPr>
          <w:lang w:val="en-US"/>
        </w:rPr>
        <w:t xml:space="preserve">” has been derived from the original one. Based on the summary statistics and variable distribution, </w:t>
      </w:r>
      <w:r w:rsidRPr="001F099A">
        <w:rPr>
          <w:lang w:val="en-US"/>
        </w:rPr>
        <w:lastRenderedPageBreak/>
        <w:t>“</w:t>
      </w:r>
      <w:proofErr w:type="spellStart"/>
      <w:r w:rsidRPr="001F099A">
        <w:rPr>
          <w:lang w:val="en-US"/>
        </w:rPr>
        <w:t>AbsencesCat</w:t>
      </w:r>
      <w:proofErr w:type="spellEnd"/>
      <w:r w:rsidRPr="001F099A">
        <w:rPr>
          <w:lang w:val="en-US"/>
        </w:rPr>
        <w:t xml:space="preserve">” has 5 categories: Very Low (0-5 absences), Low (6-10), Medium (11-15), High (16-20), Very High (21-25). </w:t>
      </w:r>
    </w:p>
    <w:p w:rsidR="00660937" w:rsidRDefault="00660937" w:rsidP="001F099A">
      <w:pPr>
        <w:rPr>
          <w:b/>
          <w:lang w:val="en-US"/>
        </w:rPr>
      </w:pPr>
      <w:proofErr w:type="spellStart"/>
      <w:r>
        <w:rPr>
          <w:b/>
          <w:lang w:val="en-US"/>
        </w:rPr>
        <w:t>Studytime</w:t>
      </w:r>
      <w:proofErr w:type="spellEnd"/>
    </w:p>
    <w:p w:rsidR="00660937" w:rsidRPr="00660937" w:rsidRDefault="00660937" w:rsidP="001F099A">
      <w:pPr>
        <w:rPr>
          <w:lang w:val="en-US"/>
        </w:rPr>
      </w:pPr>
      <w:proofErr w:type="spellStart"/>
      <w:r>
        <w:rPr>
          <w:lang w:val="en-US"/>
        </w:rPr>
        <w:t>Studytime</w:t>
      </w:r>
      <w:proofErr w:type="spellEnd"/>
      <w:r>
        <w:rPr>
          <w:lang w:val="en-US"/>
        </w:rPr>
        <w:t xml:space="preserve"> variable represents the time that students spend on study (weekly). Scaled from 1 (&lt;2 hours) to 4 (&gt;10 hours). The following descriptive statistics represents its values among the 2 </w:t>
      </w:r>
      <w:proofErr w:type="gramStart"/>
      <w:r>
        <w:rPr>
          <w:lang w:val="en-US"/>
        </w:rPr>
        <w:t>schools(</w:t>
      </w:r>
      <w:proofErr w:type="gramEnd"/>
      <w:r>
        <w:rPr>
          <w:lang w:val="en-US"/>
        </w:rPr>
        <w:t>Figure 13):</w:t>
      </w:r>
    </w:p>
    <w:p w:rsidR="00660937" w:rsidRDefault="00660937" w:rsidP="00660937">
      <w:pPr>
        <w:keepNext/>
      </w:pPr>
      <w:r w:rsidRPr="00660937">
        <w:rPr>
          <w:noProof/>
        </w:rPr>
        <w:drawing>
          <wp:inline distT="0" distB="0" distL="0" distR="0">
            <wp:extent cx="5730240" cy="66294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240" cy="662940"/>
                    </a:xfrm>
                    <a:prstGeom prst="rect">
                      <a:avLst/>
                    </a:prstGeom>
                    <a:noFill/>
                    <a:ln>
                      <a:noFill/>
                    </a:ln>
                  </pic:spPr>
                </pic:pic>
              </a:graphicData>
            </a:graphic>
          </wp:inline>
        </w:drawing>
      </w:r>
    </w:p>
    <w:p w:rsidR="001F099A" w:rsidRPr="001F099A" w:rsidRDefault="00660937" w:rsidP="00660937">
      <w:pPr>
        <w:pStyle w:val="Caption"/>
      </w:pPr>
      <w:r>
        <w:t xml:space="preserve">Figure </w:t>
      </w:r>
      <w:r w:rsidR="001D62DD">
        <w:rPr>
          <w:noProof/>
        </w:rPr>
        <w:fldChar w:fldCharType="begin"/>
      </w:r>
      <w:r w:rsidR="001D62DD">
        <w:rPr>
          <w:noProof/>
        </w:rPr>
        <w:instrText xml:space="preserve"> SEQ Figure \* ARABIC </w:instrText>
      </w:r>
      <w:r w:rsidR="001D62DD">
        <w:rPr>
          <w:noProof/>
        </w:rPr>
        <w:fldChar w:fldCharType="separate"/>
      </w:r>
      <w:r>
        <w:rPr>
          <w:noProof/>
        </w:rPr>
        <w:t>13</w:t>
      </w:r>
      <w:r w:rsidR="001D62DD">
        <w:rPr>
          <w:noProof/>
        </w:rPr>
        <w:fldChar w:fldCharType="end"/>
      </w:r>
      <w:r>
        <w:t>. Summary statistics</w:t>
      </w:r>
    </w:p>
    <w:p w:rsidR="00660937" w:rsidRPr="00660937" w:rsidRDefault="00660937" w:rsidP="00660937">
      <w:r>
        <w:t>F</w:t>
      </w:r>
      <w:r w:rsidRPr="00660937">
        <w:t xml:space="preserve">rom the summary table we can conclude that Gabriel Pereira school students spent more time on average in studying than </w:t>
      </w:r>
      <w:proofErr w:type="spellStart"/>
      <w:r w:rsidRPr="00660937">
        <w:t>Mousinho</w:t>
      </w:r>
      <w:proofErr w:type="spellEnd"/>
      <w:r w:rsidRPr="00660937">
        <w:t xml:space="preserve"> da Silveira for the year 2005-2006.From standard deviation the study time is distributed closely towards the mean value.</w:t>
      </w:r>
    </w:p>
    <w:p w:rsidR="001F099A" w:rsidRPr="001F099A" w:rsidRDefault="001F099A" w:rsidP="001F099A"/>
    <w:p w:rsidR="00AC36DF" w:rsidRDefault="00AC36DF" w:rsidP="00AC36DF">
      <w:pPr>
        <w:pStyle w:val="Heading1"/>
      </w:pPr>
      <w:bookmarkStart w:id="12" w:name="_Toc528523571"/>
      <w:r>
        <w:t>Analysis and Results</w:t>
      </w:r>
      <w:bookmarkEnd w:id="12"/>
    </w:p>
    <w:p w:rsidR="007C664E" w:rsidRPr="001F099A" w:rsidRDefault="00AC36DF" w:rsidP="001E3655">
      <w:pPr>
        <w:rPr>
          <w:i/>
        </w:rPr>
      </w:pPr>
      <w:r w:rsidRPr="001F099A">
        <w:rPr>
          <w:i/>
        </w:rPr>
        <w:t>Question: Are overall grades of students influenced by the level of education of their parents?</w:t>
      </w:r>
    </w:p>
    <w:p w:rsidR="001E3655" w:rsidRDefault="001E3655" w:rsidP="001E3655">
      <w:r>
        <w:t>To answer this question, the following hypothesis has been developed:</w:t>
      </w:r>
    </w:p>
    <w:p w:rsidR="001E3655" w:rsidRDefault="001E3655" w:rsidP="001E3655">
      <w:pPr>
        <w:rPr>
          <w:lang w:val="en-US"/>
        </w:rPr>
      </w:pPr>
      <w:proofErr w:type="gramStart"/>
      <w:r>
        <w:rPr>
          <w:lang w:val="en-US"/>
        </w:rPr>
        <w:t>H</w:t>
      </w:r>
      <w:r>
        <w:rPr>
          <w:rFonts w:cstheme="minorHAnsi"/>
          <w:lang w:val="en-US"/>
        </w:rPr>
        <w:t>ₒ</w:t>
      </w:r>
      <w:r>
        <w:rPr>
          <w:lang w:val="en-US"/>
        </w:rPr>
        <w:t xml:space="preserve"> :</w:t>
      </w:r>
      <w:proofErr w:type="gramEnd"/>
      <w:r>
        <w:rPr>
          <w:lang w:val="en-US"/>
        </w:rPr>
        <w:t xml:space="preserve"> The statistical relationship between the </w:t>
      </w:r>
      <w:r w:rsidR="0037608D">
        <w:rPr>
          <w:lang w:val="en-US"/>
        </w:rPr>
        <w:t>Parent’s level of education and student’s grades</w:t>
      </w:r>
      <w:r>
        <w:rPr>
          <w:lang w:val="en-US"/>
        </w:rPr>
        <w:t xml:space="preserve"> is not significant</w:t>
      </w:r>
    </w:p>
    <w:p w:rsidR="001E3655" w:rsidRDefault="001E3655" w:rsidP="001E3655">
      <w:pPr>
        <w:rPr>
          <w:lang w:val="en-US"/>
        </w:rPr>
      </w:pPr>
      <w:proofErr w:type="gramStart"/>
      <w:r>
        <w:rPr>
          <w:lang w:val="en-US"/>
        </w:rPr>
        <w:t>H</w:t>
      </w:r>
      <w:r>
        <w:rPr>
          <w:rFonts w:cstheme="minorHAnsi"/>
          <w:lang w:val="en-US"/>
        </w:rPr>
        <w:t>ₐ</w:t>
      </w:r>
      <w:r>
        <w:rPr>
          <w:lang w:val="en-US"/>
        </w:rPr>
        <w:t xml:space="preserve"> :</w:t>
      </w:r>
      <w:proofErr w:type="gramEnd"/>
      <w:r>
        <w:rPr>
          <w:lang w:val="en-US"/>
        </w:rPr>
        <w:t xml:space="preserve"> The statistical relationship between the </w:t>
      </w:r>
      <w:r w:rsidR="008D7A0C">
        <w:rPr>
          <w:lang w:val="en-US"/>
        </w:rPr>
        <w:t xml:space="preserve">Parent’s level of education and student’s grades </w:t>
      </w:r>
      <w:r>
        <w:rPr>
          <w:lang w:val="en-US"/>
        </w:rPr>
        <w:t>is significant</w:t>
      </w:r>
    </w:p>
    <w:p w:rsidR="00AC36DF" w:rsidRPr="00AC36DF" w:rsidRDefault="00AC36DF" w:rsidP="00AC36DF">
      <w:proofErr w:type="gramStart"/>
      <w:r>
        <w:t>First</w:t>
      </w:r>
      <w:proofErr w:type="gramEnd"/>
      <w:r>
        <w:t xml:space="preserve"> we break down the grades by level of Mother’s and Father’s levels of education so we can examine key statistics including skewness, mean, standard deviation, variability, median and quartile ranges.</w:t>
      </w:r>
    </w:p>
    <w:p w:rsidR="007C664E" w:rsidRDefault="007C664E" w:rsidP="007C664E">
      <w:proofErr w:type="gramStart"/>
      <w:r>
        <w:t>All of</w:t>
      </w:r>
      <w:proofErr w:type="gramEnd"/>
      <w:r>
        <w:t xml:space="preserve"> the skewness scores except for </w:t>
      </w:r>
      <w:proofErr w:type="spellStart"/>
      <w:r>
        <w:t>FatherEdu</w:t>
      </w:r>
      <w:proofErr w:type="spellEnd"/>
      <w:r>
        <w:t xml:space="preserve"> None are close to zero</w:t>
      </w:r>
      <w:r w:rsidR="006A18AF">
        <w:t xml:space="preserve"> (</w:t>
      </w:r>
      <w:r w:rsidR="006A18AF">
        <w:fldChar w:fldCharType="begin"/>
      </w:r>
      <w:r w:rsidR="006A18AF">
        <w:instrText xml:space="preserve"> REF _Ref528502607 \h </w:instrText>
      </w:r>
      <w:r w:rsidR="006A18AF">
        <w:fldChar w:fldCharType="separate"/>
      </w:r>
      <w:r w:rsidR="006A18AF">
        <w:t xml:space="preserve">Figure </w:t>
      </w:r>
      <w:r w:rsidR="006A18AF">
        <w:fldChar w:fldCharType="end"/>
      </w:r>
      <w:r w:rsidR="00005A1E">
        <w:t>13</w:t>
      </w:r>
      <w:r w:rsidR="006A18AF">
        <w:t>,</w:t>
      </w:r>
      <w:r w:rsidR="006A18AF">
        <w:fldChar w:fldCharType="begin"/>
      </w:r>
      <w:r w:rsidR="006A18AF">
        <w:instrText xml:space="preserve"> REF _Ref528502632 \h </w:instrText>
      </w:r>
      <w:r w:rsidR="006A18AF">
        <w:fldChar w:fldCharType="separate"/>
      </w:r>
      <w:r w:rsidR="006A18AF">
        <w:t xml:space="preserve">Figure </w:t>
      </w:r>
      <w:r w:rsidR="006A18AF">
        <w:fldChar w:fldCharType="end"/>
      </w:r>
      <w:r w:rsidR="00005A1E">
        <w:t>14</w:t>
      </w:r>
      <w:r w:rsidR="006A18AF">
        <w:t>)</w:t>
      </w:r>
      <w:r>
        <w:t xml:space="preserve">. Therefore, we could be confident in using these data in prediction models. </w:t>
      </w:r>
      <w:proofErr w:type="spellStart"/>
      <w:r>
        <w:t>FatherEdu</w:t>
      </w:r>
      <w:proofErr w:type="spellEnd"/>
      <w:r>
        <w:t xml:space="preserve"> None has a is positively, or left, skewed by 1.47. That means that these data may be less reliable in predicting the grades of students based on Father’s level of education when it is none.</w:t>
      </w:r>
    </w:p>
    <w:p w:rsidR="003E1BD1" w:rsidRDefault="003E1BD1">
      <w:r>
        <w:t>We can see from the data that the variability for student’s grades for all levels of parent’s education a fairly and relatively similarly variable</w:t>
      </w:r>
      <w:r w:rsidR="006A18AF">
        <w:t xml:space="preserve"> (</w:t>
      </w:r>
      <w:r w:rsidR="006A18AF">
        <w:fldChar w:fldCharType="begin"/>
      </w:r>
      <w:r w:rsidR="006A18AF">
        <w:instrText xml:space="preserve"> REF _Ref528502607 \h </w:instrText>
      </w:r>
      <w:r w:rsidR="006A18AF">
        <w:fldChar w:fldCharType="separate"/>
      </w:r>
      <w:r w:rsidR="006A18AF">
        <w:t xml:space="preserve">Figure </w:t>
      </w:r>
      <w:r w:rsidR="006A18AF">
        <w:fldChar w:fldCharType="end"/>
      </w:r>
      <w:r w:rsidR="00005A1E">
        <w:t>1</w:t>
      </w:r>
      <w:r w:rsidR="00660937">
        <w:t>4</w:t>
      </w:r>
      <w:r w:rsidR="006A18AF">
        <w:t>,</w:t>
      </w:r>
      <w:r w:rsidR="006A18AF">
        <w:fldChar w:fldCharType="begin"/>
      </w:r>
      <w:r w:rsidR="006A18AF">
        <w:instrText xml:space="preserve"> REF _Ref528502632 \h </w:instrText>
      </w:r>
      <w:r w:rsidR="006A18AF">
        <w:fldChar w:fldCharType="separate"/>
      </w:r>
      <w:r w:rsidR="006A18AF">
        <w:t xml:space="preserve">Figure </w:t>
      </w:r>
      <w:r w:rsidR="006A18AF">
        <w:fldChar w:fldCharType="end"/>
      </w:r>
      <w:r w:rsidR="00005A1E">
        <w:t>1</w:t>
      </w:r>
      <w:r w:rsidR="00660937">
        <w:t>5</w:t>
      </w:r>
      <w:r w:rsidR="006A18AF">
        <w:t>)</w:t>
      </w:r>
      <w:r>
        <w:t>.</w:t>
      </w:r>
    </w:p>
    <w:p w:rsidR="003E1BD1" w:rsidRDefault="003E1BD1"/>
    <w:tbl>
      <w:tblPr>
        <w:tblW w:w="0" w:type="auto"/>
        <w:tblInd w:w="100" w:type="dxa"/>
        <w:tblLayout w:type="fixed"/>
        <w:tblCellMar>
          <w:left w:w="100" w:type="dxa"/>
          <w:right w:w="100" w:type="dxa"/>
        </w:tblCellMar>
        <w:tblLook w:val="0000" w:firstRow="0" w:lastRow="0" w:firstColumn="0" w:lastColumn="0" w:noHBand="0" w:noVBand="0"/>
      </w:tblPr>
      <w:tblGrid>
        <w:gridCol w:w="230"/>
        <w:gridCol w:w="1744"/>
        <w:gridCol w:w="478"/>
        <w:gridCol w:w="992"/>
        <w:gridCol w:w="851"/>
        <w:gridCol w:w="850"/>
        <w:gridCol w:w="851"/>
        <w:gridCol w:w="850"/>
        <w:gridCol w:w="851"/>
        <w:gridCol w:w="992"/>
      </w:tblGrid>
      <w:tr w:rsidR="003E1BD1" w:rsidTr="0006145E">
        <w:trPr>
          <w:tblHeader/>
        </w:trPr>
        <w:tc>
          <w:tcPr>
            <w:tcW w:w="23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
        </w:tc>
        <w:tc>
          <w:tcPr>
            <w:tcW w:w="1744"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b/>
                <w:bCs/>
                <w:sz w:val="16"/>
                <w:szCs w:val="16"/>
              </w:rPr>
              <w:t>MotherEdu</w:t>
            </w:r>
            <w:proofErr w:type="spellEnd"/>
          </w:p>
        </w:tc>
        <w:tc>
          <w:tcPr>
            <w:tcW w:w="478"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N</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kewness</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avg</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w:t>
            </w:r>
            <w:proofErr w:type="spellStart"/>
            <w:r>
              <w:rPr>
                <w:rFonts w:ascii="Times New Roman" w:hAnsi="Times New Roman" w:cs="Times New Roman"/>
                <w:b/>
                <w:bCs/>
                <w:sz w:val="16"/>
                <w:szCs w:val="16"/>
              </w:rPr>
              <w:t>sd</w:t>
            </w:r>
            <w:proofErr w:type="spellEnd"/>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var</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b/>
                <w:bCs/>
                <w:sz w:val="16"/>
                <w:szCs w:val="16"/>
              </w:rPr>
              <w:t>s_med</w:t>
            </w:r>
            <w:proofErr w:type="spellEnd"/>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First</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Third</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6</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1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1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25</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75</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primary </w:t>
            </w:r>
            <w:proofErr w:type="spellStart"/>
            <w:r>
              <w:rPr>
                <w:rFonts w:ascii="Times New Roman" w:hAnsi="Times New Roman" w:cs="Times New Roman"/>
                <w:sz w:val="16"/>
                <w:szCs w:val="16"/>
              </w:rPr>
              <w:t>edu</w:t>
            </w:r>
            <w:proofErr w:type="spellEnd"/>
            <w:r>
              <w:rPr>
                <w:rFonts w:ascii="Times New Roman" w:hAnsi="Times New Roman" w:cs="Times New Roman"/>
                <w:sz w:val="16"/>
                <w:szCs w:val="16"/>
              </w:rPr>
              <w:t xml:space="preserve"> (4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43</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1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7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th to 9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86</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29</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39</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59</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39</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4</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condary ed</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5</w:t>
            </w:r>
          </w:p>
        </w:tc>
        <w:tc>
          <w:tcPr>
            <w:tcW w:w="1744"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higher ed</w:t>
            </w:r>
          </w:p>
        </w:tc>
        <w:tc>
          <w:tcPr>
            <w:tcW w:w="478"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5</w:t>
            </w:r>
          </w:p>
        </w:tc>
        <w:tc>
          <w:tcPr>
            <w:tcW w:w="992"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62</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1</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4</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1</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992" w:type="dxa"/>
            <w:tcBorders>
              <w:top w:val="nil"/>
              <w:left w:val="nil"/>
              <w:bottom w:val="single" w:sz="6" w:space="0" w:color="auto"/>
              <w:right w:val="nil"/>
            </w:tcBorders>
            <w:tcMar>
              <w:top w:w="100" w:type="nil"/>
              <w:right w:w="100" w:type="nil"/>
            </w:tcMar>
          </w:tcPr>
          <w:p w:rsidR="003E1BD1" w:rsidRDefault="003E1BD1" w:rsidP="00191ED7">
            <w:pPr>
              <w:keepNext/>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5</w:t>
            </w:r>
          </w:p>
        </w:tc>
      </w:tr>
    </w:tbl>
    <w:p w:rsidR="003E1BD1" w:rsidRDefault="00191ED7" w:rsidP="00191ED7">
      <w:pPr>
        <w:pStyle w:val="Caption"/>
      </w:pPr>
      <w:bookmarkStart w:id="13" w:name="_Ref528502607"/>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14</w:t>
      </w:r>
      <w:r w:rsidR="001D62DD">
        <w:rPr>
          <w:noProof/>
        </w:rPr>
        <w:fldChar w:fldCharType="end"/>
      </w:r>
      <w:bookmarkEnd w:id="13"/>
      <w:r>
        <w:t xml:space="preserve">: </w:t>
      </w:r>
      <w:proofErr w:type="spellStart"/>
      <w:r>
        <w:t>overallgrades</w:t>
      </w:r>
      <w:proofErr w:type="spellEnd"/>
      <w:r>
        <w:t xml:space="preserve"> by Mother education summary statistics</w:t>
      </w:r>
    </w:p>
    <w:tbl>
      <w:tblPr>
        <w:tblW w:w="0" w:type="auto"/>
        <w:tblInd w:w="100" w:type="dxa"/>
        <w:tblLayout w:type="fixed"/>
        <w:tblCellMar>
          <w:left w:w="100" w:type="dxa"/>
          <w:right w:w="100" w:type="dxa"/>
        </w:tblCellMar>
        <w:tblLook w:val="0000" w:firstRow="0" w:lastRow="0" w:firstColumn="0" w:lastColumn="0" w:noHBand="0" w:noVBand="0"/>
      </w:tblPr>
      <w:tblGrid>
        <w:gridCol w:w="230"/>
        <w:gridCol w:w="1744"/>
        <w:gridCol w:w="478"/>
        <w:gridCol w:w="992"/>
        <w:gridCol w:w="851"/>
        <w:gridCol w:w="850"/>
        <w:gridCol w:w="851"/>
        <w:gridCol w:w="850"/>
        <w:gridCol w:w="851"/>
        <w:gridCol w:w="992"/>
      </w:tblGrid>
      <w:tr w:rsidR="003E1BD1" w:rsidTr="0006145E">
        <w:trPr>
          <w:tblHeader/>
        </w:trPr>
        <w:tc>
          <w:tcPr>
            <w:tcW w:w="23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
        </w:tc>
        <w:tc>
          <w:tcPr>
            <w:tcW w:w="1744"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b/>
                <w:bCs/>
                <w:sz w:val="16"/>
                <w:szCs w:val="16"/>
              </w:rPr>
              <w:t>FatherEdu</w:t>
            </w:r>
            <w:proofErr w:type="spellEnd"/>
          </w:p>
        </w:tc>
        <w:tc>
          <w:tcPr>
            <w:tcW w:w="478"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N</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kewness</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avg</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w:t>
            </w:r>
            <w:proofErr w:type="spellStart"/>
            <w:r>
              <w:rPr>
                <w:rFonts w:ascii="Times New Roman" w:hAnsi="Times New Roman" w:cs="Times New Roman"/>
                <w:b/>
                <w:bCs/>
                <w:sz w:val="16"/>
                <w:szCs w:val="16"/>
              </w:rPr>
              <w:t>sd</w:t>
            </w:r>
            <w:proofErr w:type="spellEnd"/>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var</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med</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First</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Third</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7</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47</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57</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primary </w:t>
            </w:r>
            <w:proofErr w:type="spellStart"/>
            <w:r>
              <w:rPr>
                <w:rFonts w:ascii="Times New Roman" w:hAnsi="Times New Roman" w:cs="Times New Roman"/>
                <w:sz w:val="16"/>
                <w:szCs w:val="16"/>
              </w:rPr>
              <w:t>edu</w:t>
            </w:r>
            <w:proofErr w:type="spellEnd"/>
            <w:r>
              <w:rPr>
                <w:rFonts w:ascii="Times New Roman" w:hAnsi="Times New Roman" w:cs="Times New Roman"/>
                <w:sz w:val="16"/>
                <w:szCs w:val="16"/>
              </w:rPr>
              <w:t xml:space="preserve"> (4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4</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08</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74</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74</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th to 9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0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3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3</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03</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3</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4</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condary ed</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1</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2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02</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2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02</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5</w:t>
            </w:r>
          </w:p>
        </w:tc>
        <w:tc>
          <w:tcPr>
            <w:tcW w:w="1744"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higher ed</w:t>
            </w:r>
          </w:p>
        </w:tc>
        <w:tc>
          <w:tcPr>
            <w:tcW w:w="478"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w:t>
            </w:r>
          </w:p>
        </w:tc>
        <w:tc>
          <w:tcPr>
            <w:tcW w:w="992"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36</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62</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76</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62</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992" w:type="dxa"/>
            <w:tcBorders>
              <w:top w:val="nil"/>
              <w:left w:val="nil"/>
              <w:bottom w:val="single" w:sz="6" w:space="0" w:color="auto"/>
              <w:right w:val="nil"/>
            </w:tcBorders>
            <w:tcMar>
              <w:top w:w="100" w:type="nil"/>
              <w:right w:w="100" w:type="nil"/>
            </w:tcMar>
          </w:tcPr>
          <w:p w:rsidR="003E1BD1" w:rsidRDefault="003E1BD1" w:rsidP="00191ED7">
            <w:pPr>
              <w:keepNext/>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5</w:t>
            </w:r>
          </w:p>
        </w:tc>
      </w:tr>
    </w:tbl>
    <w:p w:rsidR="004F74DD" w:rsidRDefault="00191ED7" w:rsidP="00191ED7">
      <w:pPr>
        <w:pStyle w:val="Caption"/>
      </w:pPr>
      <w:bookmarkStart w:id="14" w:name="_Ref528502632"/>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15</w:t>
      </w:r>
      <w:r w:rsidR="001D62DD">
        <w:rPr>
          <w:noProof/>
        </w:rPr>
        <w:fldChar w:fldCharType="end"/>
      </w:r>
      <w:bookmarkEnd w:id="14"/>
      <w:r>
        <w:t xml:space="preserve">: </w:t>
      </w:r>
      <w:proofErr w:type="spellStart"/>
      <w:r>
        <w:t>overallgrades</w:t>
      </w:r>
      <w:proofErr w:type="spellEnd"/>
      <w:r>
        <w:t xml:space="preserve"> by Father education summary statistics</w:t>
      </w:r>
    </w:p>
    <w:p w:rsidR="001E3655" w:rsidRDefault="001E3655" w:rsidP="001E3655">
      <w:r>
        <w:t xml:space="preserve">When we observe the Box </w:t>
      </w:r>
      <w:proofErr w:type="gramStart"/>
      <w:r>
        <w:t>plots</w:t>
      </w:r>
      <w:proofErr w:type="gramEnd"/>
      <w:r>
        <w:t xml:space="preserve"> we can see that in almost all cases there are a number of outlying data points that have a significant effect on the distribution of the data</w:t>
      </w:r>
      <w:r w:rsidR="006A18AF">
        <w:t xml:space="preserve"> (</w:t>
      </w:r>
      <w:r w:rsidR="006A18AF">
        <w:fldChar w:fldCharType="begin"/>
      </w:r>
      <w:r w:rsidR="006A18AF">
        <w:instrText xml:space="preserve"> REF _Ref528502668 \h </w:instrText>
      </w:r>
      <w:r w:rsidR="006A18AF">
        <w:fldChar w:fldCharType="separate"/>
      </w:r>
      <w:r w:rsidR="006A18AF">
        <w:t xml:space="preserve">Figure </w:t>
      </w:r>
      <w:r w:rsidR="006A18AF">
        <w:fldChar w:fldCharType="end"/>
      </w:r>
      <w:r w:rsidR="00005A1E">
        <w:t>1</w:t>
      </w:r>
      <w:r w:rsidR="00660937">
        <w:t>6</w:t>
      </w:r>
      <w:r w:rsidR="00005A1E">
        <w:t>)</w:t>
      </w:r>
      <w:r>
        <w:t xml:space="preserve">. When we look at the Violin </w:t>
      </w:r>
      <w:proofErr w:type="gramStart"/>
      <w:r>
        <w:t>plots</w:t>
      </w:r>
      <w:proofErr w:type="gramEnd"/>
      <w:r>
        <w:t xml:space="preserve"> we can see that the distributions are fairly normal except for the Fathers Education-none and the Mother’s Education-secondary</w:t>
      </w:r>
      <w:r w:rsidR="006A18AF">
        <w:t xml:space="preserve"> (</w:t>
      </w:r>
      <w:r w:rsidR="006A18AF">
        <w:fldChar w:fldCharType="begin"/>
      </w:r>
      <w:r w:rsidR="006A18AF">
        <w:instrText xml:space="preserve"> REF _Ref528502722 \h </w:instrText>
      </w:r>
      <w:r w:rsidR="006A18AF">
        <w:fldChar w:fldCharType="separate"/>
      </w:r>
      <w:r w:rsidR="006A18AF">
        <w:t xml:space="preserve">Figure </w:t>
      </w:r>
      <w:r w:rsidR="006A18AF">
        <w:fldChar w:fldCharType="end"/>
      </w:r>
      <w:r w:rsidR="00005A1E">
        <w:t>1</w:t>
      </w:r>
      <w:r w:rsidR="00660937">
        <w:t>7</w:t>
      </w:r>
      <w:r w:rsidR="006A18AF">
        <w:t>)</w:t>
      </w:r>
      <w:r>
        <w:t>. In both sets of plots, we can observe an increased median and average score for students whose mother or father have higher education compared with students whose mother or father have no education. We can also see that the distribution for parents with no education is much tighter. This is likely due to the much smaller number of observations for mothers and fathers with no education compared to the other categories.</w:t>
      </w:r>
      <w:r w:rsidR="0086613C">
        <w:t xml:space="preserve"> </w:t>
      </w:r>
      <w:r w:rsidR="00191ED7">
        <w:t>Noticeably</w:t>
      </w:r>
      <w:r w:rsidR="0086613C">
        <w:t xml:space="preserve">, in all categories there are </w:t>
      </w:r>
      <w:proofErr w:type="gramStart"/>
      <w:r w:rsidR="0086613C">
        <w:t>a number of</w:t>
      </w:r>
      <w:proofErr w:type="gramEnd"/>
      <w:r w:rsidR="0086613C">
        <w:t xml:space="preserve"> significant outliers doing much better and much worse than the majority of students whose parents have some level of education.</w:t>
      </w:r>
    </w:p>
    <w:p w:rsidR="001E3655" w:rsidRDefault="001E3655"/>
    <w:p w:rsidR="00191ED7" w:rsidRDefault="00E165F1" w:rsidP="00191ED7">
      <w:pPr>
        <w:keepNext/>
      </w:pPr>
      <w:r>
        <w:rPr>
          <w:noProof/>
        </w:rPr>
        <w:drawing>
          <wp:inline distT="0" distB="0" distL="0" distR="0" wp14:anchorId="294AB779">
            <wp:extent cx="6100445" cy="248646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33555" cy="2499960"/>
                    </a:xfrm>
                    <a:prstGeom prst="rect">
                      <a:avLst/>
                    </a:prstGeom>
                    <a:noFill/>
                  </pic:spPr>
                </pic:pic>
              </a:graphicData>
            </a:graphic>
          </wp:inline>
        </w:drawing>
      </w:r>
    </w:p>
    <w:p w:rsidR="00072803" w:rsidRDefault="00191ED7" w:rsidP="00191ED7">
      <w:pPr>
        <w:pStyle w:val="Caption"/>
      </w:pPr>
      <w:bookmarkStart w:id="15" w:name="_Ref528502668"/>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16</w:t>
      </w:r>
      <w:r w:rsidR="001D62DD">
        <w:rPr>
          <w:noProof/>
        </w:rPr>
        <w:fldChar w:fldCharType="end"/>
      </w:r>
      <w:bookmarkEnd w:id="15"/>
      <w:r>
        <w:t xml:space="preserve">: Box plots of </w:t>
      </w:r>
      <w:proofErr w:type="spellStart"/>
      <w:r>
        <w:t>overallgrades</w:t>
      </w:r>
      <w:proofErr w:type="spellEnd"/>
      <w:r>
        <w:t xml:space="preserve"> by Mother and Father education</w:t>
      </w:r>
    </w:p>
    <w:p w:rsidR="00D42437" w:rsidRDefault="00D42437">
      <w:pPr>
        <w:rPr>
          <w:rFonts w:asciiTheme="majorHAnsi" w:eastAsiaTheme="majorEastAsia" w:hAnsiTheme="majorHAnsi" w:cstheme="majorBidi"/>
          <w:color w:val="2F5496" w:themeColor="accent1" w:themeShade="BF"/>
          <w:sz w:val="32"/>
          <w:szCs w:val="32"/>
        </w:rPr>
      </w:pPr>
    </w:p>
    <w:p w:rsidR="00191ED7" w:rsidRDefault="00E165F1" w:rsidP="00191ED7">
      <w:pPr>
        <w:keepNext/>
      </w:pPr>
      <w:r>
        <w:rPr>
          <w:noProof/>
        </w:rPr>
        <w:lastRenderedPageBreak/>
        <w:drawing>
          <wp:inline distT="0" distB="0" distL="0" distR="0" wp14:anchorId="29C0856A">
            <wp:extent cx="6346825" cy="19667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98155" cy="1982700"/>
                    </a:xfrm>
                    <a:prstGeom prst="rect">
                      <a:avLst/>
                    </a:prstGeom>
                    <a:noFill/>
                  </pic:spPr>
                </pic:pic>
              </a:graphicData>
            </a:graphic>
          </wp:inline>
        </w:drawing>
      </w:r>
    </w:p>
    <w:p w:rsidR="004F74DD" w:rsidRDefault="00191ED7" w:rsidP="00191ED7">
      <w:pPr>
        <w:pStyle w:val="Caption"/>
      </w:pPr>
      <w:bookmarkStart w:id="16" w:name="_Ref528502722"/>
      <w:r>
        <w:t xml:space="preserve">Figure </w:t>
      </w:r>
      <w:r w:rsidR="001D62DD">
        <w:rPr>
          <w:noProof/>
        </w:rPr>
        <w:fldChar w:fldCharType="begin"/>
      </w:r>
      <w:r w:rsidR="001D62DD">
        <w:rPr>
          <w:noProof/>
        </w:rPr>
        <w:instrText xml:space="preserve"> SEQ Figure \* ARA</w:instrText>
      </w:r>
      <w:r w:rsidR="001D62DD">
        <w:rPr>
          <w:noProof/>
        </w:rPr>
        <w:instrText xml:space="preserve">BIC </w:instrText>
      </w:r>
      <w:r w:rsidR="001D62DD">
        <w:rPr>
          <w:noProof/>
        </w:rPr>
        <w:fldChar w:fldCharType="separate"/>
      </w:r>
      <w:r w:rsidR="00660937">
        <w:rPr>
          <w:noProof/>
        </w:rPr>
        <w:t>17</w:t>
      </w:r>
      <w:r w:rsidR="001D62DD">
        <w:rPr>
          <w:noProof/>
        </w:rPr>
        <w:fldChar w:fldCharType="end"/>
      </w:r>
      <w:bookmarkEnd w:id="16"/>
      <w:r>
        <w:t xml:space="preserve">: Violin plots of </w:t>
      </w:r>
      <w:proofErr w:type="spellStart"/>
      <w:r>
        <w:t>overallgrades</w:t>
      </w:r>
      <w:proofErr w:type="spellEnd"/>
      <w:r>
        <w:t xml:space="preserve"> by Mother and Father education</w:t>
      </w:r>
    </w:p>
    <w:p w:rsidR="004F74DD" w:rsidRDefault="004F74DD"/>
    <w:p w:rsidR="004B2C06" w:rsidRPr="001F099A" w:rsidRDefault="004B2C06">
      <w:pPr>
        <w:rPr>
          <w:i/>
        </w:rPr>
      </w:pPr>
      <w:r w:rsidRPr="001F099A">
        <w:rPr>
          <w:i/>
        </w:rPr>
        <w:t xml:space="preserve">ANOVA </w:t>
      </w:r>
    </w:p>
    <w:p w:rsidR="004B2C06" w:rsidRPr="004B2C06" w:rsidRDefault="004B2C06" w:rsidP="004B2C06">
      <w:r w:rsidRPr="004B2C06">
        <w:rPr>
          <w:noProof/>
        </w:rPr>
        <w:drawing>
          <wp:inline distT="0" distB="0" distL="0" distR="0">
            <wp:extent cx="2026920" cy="312420"/>
            <wp:effectExtent l="0" t="0" r="0" b="0"/>
            <wp:docPr id="11" name="Picture 11" descr="One-way ANOVA Null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ne-way ANOVA Null Hypothesi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26920" cy="312420"/>
                    </a:xfrm>
                    <a:prstGeom prst="rect">
                      <a:avLst/>
                    </a:prstGeom>
                    <a:noFill/>
                    <a:ln>
                      <a:noFill/>
                    </a:ln>
                  </pic:spPr>
                </pic:pic>
              </a:graphicData>
            </a:graphic>
          </wp:inline>
        </w:drawing>
      </w:r>
    </w:p>
    <w:p w:rsidR="00705AB4" w:rsidRDefault="00705AB4" w:rsidP="004B2C06"/>
    <w:p w:rsidR="0086613C" w:rsidRDefault="004B2C06" w:rsidP="004B2C06">
      <w:r>
        <w:t xml:space="preserve">From the analysis we can see that the relationships between the level of the Mother’s education </w:t>
      </w:r>
      <w:r w:rsidR="0037608D">
        <w:t>is</w:t>
      </w:r>
      <w:r w:rsidR="008D4A40">
        <w:t xml:space="preserve"> highly significant</w:t>
      </w:r>
      <w:r w:rsidR="0086613C">
        <w:t xml:space="preserve"> </w:t>
      </w:r>
      <w:r w:rsidR="0037608D">
        <w:t>[</w:t>
      </w:r>
      <w:r w:rsidR="0086613C">
        <w:t xml:space="preserve">F </w:t>
      </w:r>
      <w:r w:rsidR="0037608D">
        <w:t xml:space="preserve">(4,644)=13.77, p.001] and Father’s education is highly significant [F(4,644)=9.371,p&lt;.001] at 99% confidence we accept </w:t>
      </w:r>
      <w:r w:rsidR="008D7A0C">
        <w:rPr>
          <w:lang w:val="en-US"/>
        </w:rPr>
        <w:t>H</w:t>
      </w:r>
      <w:r w:rsidR="008D7A0C">
        <w:rPr>
          <w:rFonts w:cstheme="minorHAnsi"/>
          <w:lang w:val="en-US"/>
        </w:rPr>
        <w:t>ₐ</w:t>
      </w:r>
      <w:r w:rsidR="008D7A0C">
        <w:rPr>
          <w:lang w:val="en-US"/>
        </w:rPr>
        <w:t xml:space="preserve"> : The statistical relationship between the Parent’s level of education and student’s grades is significant </w:t>
      </w:r>
      <w:r w:rsidR="008D7A0C">
        <w:t>(</w:t>
      </w:r>
      <w:r w:rsidR="008D7A0C">
        <w:fldChar w:fldCharType="begin"/>
      </w:r>
      <w:r w:rsidR="008D7A0C">
        <w:instrText xml:space="preserve"> REF _Ref528502737 \h </w:instrText>
      </w:r>
      <w:r w:rsidR="008D7A0C">
        <w:fldChar w:fldCharType="separate"/>
      </w:r>
      <w:r w:rsidR="008D7A0C">
        <w:t xml:space="preserve">Figure </w:t>
      </w:r>
      <w:r w:rsidR="008D7A0C">
        <w:rPr>
          <w:noProof/>
        </w:rPr>
        <w:t>1</w:t>
      </w:r>
      <w:r w:rsidR="008D7A0C">
        <w:fldChar w:fldCharType="end"/>
      </w:r>
      <w:r w:rsidR="008D7A0C">
        <w:t>8).</w:t>
      </w:r>
    </w:p>
    <w:p w:rsidR="00191ED7" w:rsidRDefault="00AC36DF" w:rsidP="00191ED7">
      <w:pPr>
        <w:keepNext/>
      </w:pPr>
      <w:r w:rsidRPr="00AC36DF">
        <w:rPr>
          <w:noProof/>
        </w:rPr>
        <w:drawing>
          <wp:inline distT="0" distB="0" distL="0" distR="0">
            <wp:extent cx="5731510" cy="1566427"/>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1566427"/>
                    </a:xfrm>
                    <a:prstGeom prst="rect">
                      <a:avLst/>
                    </a:prstGeom>
                    <a:noFill/>
                    <a:ln>
                      <a:noFill/>
                    </a:ln>
                  </pic:spPr>
                </pic:pic>
              </a:graphicData>
            </a:graphic>
          </wp:inline>
        </w:drawing>
      </w:r>
    </w:p>
    <w:p w:rsidR="008D4A40" w:rsidRPr="004B2C06" w:rsidRDefault="00191ED7" w:rsidP="00191ED7">
      <w:pPr>
        <w:pStyle w:val="Caption"/>
      </w:pPr>
      <w:bookmarkStart w:id="17" w:name="_Ref528502737"/>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18</w:t>
      </w:r>
      <w:r w:rsidR="001D62DD">
        <w:rPr>
          <w:noProof/>
        </w:rPr>
        <w:fldChar w:fldCharType="end"/>
      </w:r>
      <w:bookmarkEnd w:id="17"/>
      <w:r>
        <w:t xml:space="preserve">: ANOVA statistics of </w:t>
      </w:r>
      <w:proofErr w:type="spellStart"/>
      <w:r>
        <w:t>overallgrades</w:t>
      </w:r>
      <w:proofErr w:type="spellEnd"/>
      <w:r>
        <w:t xml:space="preserve"> by Mother and Father education</w:t>
      </w:r>
    </w:p>
    <w:p w:rsidR="00634EE4" w:rsidRPr="001F099A" w:rsidRDefault="00634EE4">
      <w:pPr>
        <w:rPr>
          <w:i/>
        </w:rPr>
      </w:pPr>
      <w:r w:rsidRPr="001F099A">
        <w:rPr>
          <w:i/>
        </w:rPr>
        <w:t xml:space="preserve">Regression </w:t>
      </w:r>
    </w:p>
    <w:p w:rsidR="00AC730A" w:rsidRDefault="00C5243A">
      <w:r>
        <w:t xml:space="preserve">Multiple regression analysis was used to test if the </w:t>
      </w:r>
      <w:r w:rsidR="00B427B9">
        <w:t xml:space="preserve">education level of student’s Mothers and Fathers significantly predicted student’s overall grades. The results of the regression indicated the </w:t>
      </w:r>
      <w:r w:rsidR="00AC730A">
        <w:t>Mother’s education level</w:t>
      </w:r>
      <w:r w:rsidR="00B427B9">
        <w:t xml:space="preserve"> explained  </w:t>
      </w:r>
      <w:r w:rsidR="000B76F2">
        <w:t>7</w:t>
      </w:r>
      <w:r w:rsidR="00AC730A">
        <w:t>.3%</w:t>
      </w:r>
      <w:r w:rsidR="00B427B9">
        <w:t xml:space="preserve"> of the variance (R</w:t>
      </w:r>
      <w:r w:rsidR="00B427B9" w:rsidRPr="00C21EE1">
        <w:rPr>
          <w:vertAlign w:val="superscript"/>
        </w:rPr>
        <w:t>2</w:t>
      </w:r>
      <w:r w:rsidR="00B427B9">
        <w:t>=0.07,F</w:t>
      </w:r>
      <w:r w:rsidR="00AC730A">
        <w:t>(1,647)=50.03,p&lt;.001)</w:t>
      </w:r>
      <w:r w:rsidR="006A18AF">
        <w:t>(</w:t>
      </w:r>
      <w:r w:rsidR="006A18AF">
        <w:fldChar w:fldCharType="begin"/>
      </w:r>
      <w:r w:rsidR="006A18AF">
        <w:instrText xml:space="preserve"> REF _Ref528502759 \h </w:instrText>
      </w:r>
      <w:r w:rsidR="006A18AF">
        <w:fldChar w:fldCharType="separate"/>
      </w:r>
      <w:r w:rsidR="006A18AF">
        <w:t xml:space="preserve">Figure </w:t>
      </w:r>
      <w:r w:rsidR="006A18AF">
        <w:fldChar w:fldCharType="end"/>
      </w:r>
      <w:r w:rsidR="00005A1E">
        <w:t>1</w:t>
      </w:r>
      <w:r w:rsidR="00660937">
        <w:t>9</w:t>
      </w:r>
      <w:r w:rsidR="00AC730A">
        <w:t>), whilst the Father’s education level explained slightly less at 5.2% of the variance (R</w:t>
      </w:r>
      <w:r w:rsidR="00AC730A" w:rsidRPr="00C21EE1">
        <w:rPr>
          <w:vertAlign w:val="superscript"/>
        </w:rPr>
        <w:t>2</w:t>
      </w:r>
      <w:r w:rsidR="00AC730A">
        <w:t>=0.052,F(1,647)=35.47,p&lt;.001)(</w:t>
      </w:r>
      <w:r w:rsidR="006A18AF">
        <w:t xml:space="preserve"> </w:t>
      </w:r>
      <w:r w:rsidR="006A18AF">
        <w:fldChar w:fldCharType="begin"/>
      </w:r>
      <w:r w:rsidR="006A18AF">
        <w:instrText xml:space="preserve"> REF _Ref528502760 \h </w:instrText>
      </w:r>
      <w:r w:rsidR="006A18AF">
        <w:fldChar w:fldCharType="separate"/>
      </w:r>
      <w:r w:rsidR="006A18AF">
        <w:t xml:space="preserve">Figure </w:t>
      </w:r>
      <w:r w:rsidR="006A18AF">
        <w:fldChar w:fldCharType="end"/>
      </w:r>
      <w:r w:rsidR="00660937">
        <w:t>20</w:t>
      </w:r>
      <w:r w:rsidR="006A18AF">
        <w:t>)</w:t>
      </w:r>
      <w:r w:rsidR="003D2B1E">
        <w:t xml:space="preserve">. </w:t>
      </w:r>
    </w:p>
    <w:p w:rsidR="00634EE4" w:rsidRPr="00634EE4" w:rsidRDefault="003D2B1E">
      <w:r>
        <w:t>That means we can reject the null hypothesis that there is no relationship. Further our modelling estimates that for every level of education increase for the mother a student’s grades will increase, on average, by 0.671 (rounded) and for the father’s education the increase will be 0.589 (rounded).</w:t>
      </w:r>
    </w:p>
    <w:p w:rsidR="00191ED7" w:rsidRDefault="001E3655" w:rsidP="00191ED7">
      <w:pPr>
        <w:pStyle w:val="HTMLPreformatted"/>
        <w:keepNext/>
        <w:shd w:val="clear" w:color="auto" w:fill="FFFFFF"/>
        <w:wordWrap w:val="0"/>
        <w:spacing w:line="225" w:lineRule="atLeast"/>
      </w:pPr>
      <w:r w:rsidRPr="001E3655">
        <w:rPr>
          <w:rStyle w:val="gnkrckgcgsb"/>
          <w:noProof/>
        </w:rPr>
        <w:lastRenderedPageBreak/>
        <w:drawing>
          <wp:inline distT="0" distB="0" distL="0" distR="0">
            <wp:extent cx="5731510" cy="1424947"/>
            <wp:effectExtent l="0" t="0" r="254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1424947"/>
                    </a:xfrm>
                    <a:prstGeom prst="rect">
                      <a:avLst/>
                    </a:prstGeom>
                    <a:noFill/>
                    <a:ln>
                      <a:noFill/>
                    </a:ln>
                  </pic:spPr>
                </pic:pic>
              </a:graphicData>
            </a:graphic>
          </wp:inline>
        </w:drawing>
      </w:r>
    </w:p>
    <w:p w:rsidR="00634EE4" w:rsidRDefault="00191ED7" w:rsidP="00191ED7">
      <w:pPr>
        <w:pStyle w:val="Caption"/>
        <w:rPr>
          <w:rStyle w:val="gnkrckgcgsb"/>
          <w:rFonts w:ascii="Lucida Console" w:hAnsi="Lucida Console"/>
          <w:color w:val="000000"/>
          <w:bdr w:val="none" w:sz="0" w:space="0" w:color="auto" w:frame="1"/>
        </w:rPr>
      </w:pPr>
      <w:bookmarkStart w:id="18" w:name="_Ref528502759"/>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19</w:t>
      </w:r>
      <w:r w:rsidR="001D62DD">
        <w:rPr>
          <w:noProof/>
        </w:rPr>
        <w:fldChar w:fldCharType="end"/>
      </w:r>
      <w:bookmarkEnd w:id="18"/>
      <w:r>
        <w:t xml:space="preserve">: Regression statistics of </w:t>
      </w:r>
      <w:r w:rsidR="001F099A">
        <w:t>overall grades</w:t>
      </w:r>
      <w:r>
        <w:t xml:space="preserve"> by Mother education</w:t>
      </w:r>
    </w:p>
    <w:p w:rsidR="00634EE4" w:rsidRDefault="00634EE4" w:rsidP="00634EE4">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rsidR="00191ED7" w:rsidRDefault="001E3655" w:rsidP="00191ED7">
      <w:pPr>
        <w:keepNext/>
      </w:pPr>
      <w:r w:rsidRPr="001E3655">
        <w:rPr>
          <w:noProof/>
        </w:rPr>
        <w:drawing>
          <wp:inline distT="0" distB="0" distL="0" distR="0">
            <wp:extent cx="5731510" cy="1424947"/>
            <wp:effectExtent l="0" t="0" r="254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1424947"/>
                    </a:xfrm>
                    <a:prstGeom prst="rect">
                      <a:avLst/>
                    </a:prstGeom>
                    <a:noFill/>
                    <a:ln>
                      <a:noFill/>
                    </a:ln>
                  </pic:spPr>
                </pic:pic>
              </a:graphicData>
            </a:graphic>
          </wp:inline>
        </w:drawing>
      </w:r>
    </w:p>
    <w:p w:rsidR="00634EE4" w:rsidRDefault="00191ED7" w:rsidP="00191ED7">
      <w:pPr>
        <w:pStyle w:val="Caption"/>
      </w:pPr>
      <w:bookmarkStart w:id="19" w:name="_Ref528502760"/>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20</w:t>
      </w:r>
      <w:r w:rsidR="001D62DD">
        <w:rPr>
          <w:noProof/>
        </w:rPr>
        <w:fldChar w:fldCharType="end"/>
      </w:r>
      <w:bookmarkEnd w:id="19"/>
      <w:r w:rsidR="00005A1E">
        <w:t xml:space="preserve">. </w:t>
      </w:r>
      <w:r>
        <w:t xml:space="preserve">Regression statistics of </w:t>
      </w:r>
      <w:r w:rsidR="001F099A">
        <w:t>overall grades</w:t>
      </w:r>
      <w:r>
        <w:t xml:space="preserve"> by Father education</w:t>
      </w:r>
    </w:p>
    <w:p w:rsidR="001F099A" w:rsidRPr="001F099A" w:rsidRDefault="001F099A" w:rsidP="001F099A">
      <w:pPr>
        <w:rPr>
          <w:i/>
        </w:rPr>
      </w:pPr>
      <w:r w:rsidRPr="001F099A">
        <w:rPr>
          <w:i/>
        </w:rPr>
        <w:t xml:space="preserve">Question 2: </w:t>
      </w:r>
      <w:r w:rsidR="00381AB4" w:rsidRPr="00381AB4">
        <w:rPr>
          <w:i/>
          <w:lang w:val="en-IN"/>
        </w:rPr>
        <w:t>Are the grades from G1, G2 and G3 effected by which school the students attend?</w:t>
      </w:r>
    </w:p>
    <w:p w:rsidR="001F099A" w:rsidRPr="001F099A" w:rsidRDefault="001F099A" w:rsidP="001F099A">
      <w:pPr>
        <w:rPr>
          <w:lang w:val="en-IN"/>
        </w:rPr>
      </w:pPr>
      <w:r w:rsidRPr="001F099A">
        <w:rPr>
          <w:lang w:val="en-IN"/>
        </w:rPr>
        <w:t xml:space="preserve">The following tests are performed to answer a question, </w:t>
      </w:r>
      <w:bookmarkStart w:id="20" w:name="_Hlk528504914"/>
      <w:r w:rsidRPr="001F099A">
        <w:rPr>
          <w:lang w:val="en-IN"/>
        </w:rPr>
        <w:t>Does the school which students attend have a significant effect on their grades G1, G2 and G3?</w:t>
      </w:r>
      <w:bookmarkEnd w:id="20"/>
    </w:p>
    <w:p w:rsidR="001F099A" w:rsidRPr="001F099A" w:rsidRDefault="001F099A" w:rsidP="001F099A">
      <w:pPr>
        <w:rPr>
          <w:lang w:val="en-IN"/>
        </w:rPr>
      </w:pPr>
      <w:r w:rsidRPr="001F099A">
        <w:rPr>
          <w:lang w:val="en-IN"/>
        </w:rPr>
        <w:t xml:space="preserve">Test for variance homogeneity </w:t>
      </w:r>
    </w:p>
    <w:p w:rsidR="001F099A" w:rsidRPr="001F099A" w:rsidRDefault="001F099A" w:rsidP="001F099A">
      <w:pPr>
        <w:rPr>
          <w:lang w:val="en-IN"/>
        </w:rPr>
      </w:pPr>
    </w:p>
    <w:p w:rsidR="001F099A" w:rsidRPr="001F099A" w:rsidRDefault="001F099A" w:rsidP="001F099A">
      <w:pPr>
        <w:numPr>
          <w:ilvl w:val="0"/>
          <w:numId w:val="3"/>
        </w:numPr>
        <w:rPr>
          <w:lang w:val="en-IN"/>
        </w:rPr>
      </w:pPr>
      <w:r w:rsidRPr="001F099A">
        <w:rPr>
          <w:lang w:val="en-IN"/>
        </w:rPr>
        <w:t>The variances of G1 across two different schools (GP &amp; MS) are not homogeneous (df=1, p=0.0002754)</w:t>
      </w:r>
    </w:p>
    <w:p w:rsidR="001F099A" w:rsidRPr="001F099A" w:rsidRDefault="001F099A" w:rsidP="001F099A">
      <w:pPr>
        <w:numPr>
          <w:ilvl w:val="0"/>
          <w:numId w:val="3"/>
        </w:numPr>
        <w:rPr>
          <w:lang w:val="en-IN"/>
        </w:rPr>
      </w:pPr>
      <w:r w:rsidRPr="001F099A">
        <w:rPr>
          <w:lang w:val="en-IN"/>
        </w:rPr>
        <w:t>The variances of G2 across two different schools (GP &amp; MS) are not homogeneous (df=1, p&lt;0.001)</w:t>
      </w:r>
    </w:p>
    <w:p w:rsidR="001F099A" w:rsidRPr="001F099A" w:rsidRDefault="001F099A" w:rsidP="001F099A">
      <w:pPr>
        <w:numPr>
          <w:ilvl w:val="0"/>
          <w:numId w:val="3"/>
        </w:numPr>
        <w:rPr>
          <w:lang w:val="en-IN"/>
        </w:rPr>
      </w:pPr>
      <w:r w:rsidRPr="001F099A">
        <w:rPr>
          <w:lang w:val="en-IN"/>
        </w:rPr>
        <w:t>The variances of G3 across two different schools (GP &amp; MS) are not homogeneous (df=1, p&lt;0.001)</w:t>
      </w:r>
    </w:p>
    <w:p w:rsidR="001F099A" w:rsidRPr="001F099A" w:rsidRDefault="001F099A" w:rsidP="001F099A">
      <w:pPr>
        <w:rPr>
          <w:lang w:val="en-IN"/>
        </w:rPr>
      </w:pPr>
      <w:r w:rsidRPr="001F099A">
        <w:rPr>
          <w:lang w:val="en-IN"/>
        </w:rPr>
        <w:t>Thus, we run a t-test assuming non-homogeneous variances for grades G1, G2 and G3 across different schools.</w:t>
      </w:r>
    </w:p>
    <w:p w:rsidR="001F099A" w:rsidRPr="001F099A" w:rsidRDefault="001F099A" w:rsidP="001F099A">
      <w:pPr>
        <w:rPr>
          <w:lang w:val="en-IN"/>
        </w:rPr>
      </w:pPr>
      <w:r w:rsidRPr="001F099A">
        <w:rPr>
          <w:lang w:val="en-IN"/>
        </w:rPr>
        <w:t>Welch test (or) t-test assuming non-homogeneous variances</w:t>
      </w:r>
    </w:p>
    <w:p w:rsidR="001F099A" w:rsidRPr="001F099A" w:rsidRDefault="001F099A" w:rsidP="001F099A">
      <w:pPr>
        <w:numPr>
          <w:ilvl w:val="0"/>
          <w:numId w:val="4"/>
        </w:numPr>
        <w:rPr>
          <w:lang w:val="en-IN"/>
        </w:rPr>
      </w:pPr>
      <w:r w:rsidRPr="001F099A">
        <w:rPr>
          <w:lang w:val="en-IN"/>
        </w:rPr>
        <w:t>The difference in G1 between GP (M = 11.98582) and MS (M = 10.30088) schools is significant (t (385.77) = 7.3114, p &lt; .001).</w:t>
      </w:r>
    </w:p>
    <w:p w:rsidR="001F099A" w:rsidRPr="001F099A" w:rsidRDefault="001F099A" w:rsidP="001F099A">
      <w:pPr>
        <w:numPr>
          <w:ilvl w:val="0"/>
          <w:numId w:val="4"/>
        </w:numPr>
        <w:rPr>
          <w:lang w:val="en-IN"/>
        </w:rPr>
      </w:pPr>
      <w:r w:rsidRPr="001F099A">
        <w:rPr>
          <w:lang w:val="en-IN"/>
        </w:rPr>
        <w:t>The difference in G2 between GP (M = 12.14421) and MS (M = 10.49558) schools is significant (t (354.63) = 6.4844, p &lt; .001).</w:t>
      </w:r>
    </w:p>
    <w:p w:rsidR="001F099A" w:rsidRPr="001F099A" w:rsidRDefault="001F099A" w:rsidP="001F099A">
      <w:pPr>
        <w:numPr>
          <w:ilvl w:val="0"/>
          <w:numId w:val="4"/>
        </w:numPr>
        <w:rPr>
          <w:lang w:val="en-IN"/>
        </w:rPr>
      </w:pPr>
      <w:r w:rsidRPr="001F099A">
        <w:rPr>
          <w:lang w:val="en-IN"/>
        </w:rPr>
        <w:t>The difference in G3 between GP (M = 12.57683) and MS (M = 10.65044) schools is significant (t (340.49) = 6.7545, p &lt; .001).</w:t>
      </w:r>
    </w:p>
    <w:p w:rsidR="001F099A" w:rsidRPr="001F099A" w:rsidRDefault="001F099A" w:rsidP="001F099A">
      <w:pPr>
        <w:rPr>
          <w:lang w:val="en-IN"/>
        </w:rPr>
      </w:pPr>
      <w:r w:rsidRPr="001F099A">
        <w:rPr>
          <w:lang w:val="en-IN"/>
        </w:rPr>
        <w:t>One-Way ANOVA (F-test)</w:t>
      </w:r>
    </w:p>
    <w:p w:rsidR="001F099A" w:rsidRPr="001F099A" w:rsidRDefault="001F099A" w:rsidP="001F099A">
      <w:pPr>
        <w:numPr>
          <w:ilvl w:val="0"/>
          <w:numId w:val="5"/>
        </w:numPr>
        <w:rPr>
          <w:lang w:val="en-IN"/>
        </w:rPr>
      </w:pPr>
      <w:r w:rsidRPr="001F099A">
        <w:rPr>
          <w:lang w:val="en-IN"/>
        </w:rPr>
        <w:lastRenderedPageBreak/>
        <w:t>There is a significant relationship between G1 and its corresponding school (F (1, 647) = 60.59, p&lt;.001).</w:t>
      </w:r>
    </w:p>
    <w:p w:rsidR="001F099A" w:rsidRPr="001F099A" w:rsidRDefault="001F099A" w:rsidP="001F099A">
      <w:pPr>
        <w:numPr>
          <w:ilvl w:val="0"/>
          <w:numId w:val="5"/>
        </w:numPr>
        <w:rPr>
          <w:lang w:val="en-IN"/>
        </w:rPr>
      </w:pPr>
      <w:r w:rsidRPr="001F099A">
        <w:rPr>
          <w:lang w:val="en-IN"/>
        </w:rPr>
        <w:t>There is a significant relationship between G2 and its corresponding school (F (1, 647) = 50.78, p&lt;.001).</w:t>
      </w:r>
    </w:p>
    <w:p w:rsidR="001F099A" w:rsidRPr="001F099A" w:rsidRDefault="001F099A" w:rsidP="001F099A">
      <w:pPr>
        <w:numPr>
          <w:ilvl w:val="0"/>
          <w:numId w:val="5"/>
        </w:numPr>
        <w:rPr>
          <w:lang w:val="en-IN"/>
        </w:rPr>
      </w:pPr>
      <w:r w:rsidRPr="001F099A">
        <w:rPr>
          <w:lang w:val="en-IN"/>
        </w:rPr>
        <w:t>There is a significant relationship between G3 and its corresponding school (F (1, 647) = 56.89, p&lt;.001).</w:t>
      </w:r>
    </w:p>
    <w:p w:rsidR="001F099A" w:rsidRPr="001F099A" w:rsidRDefault="001F099A" w:rsidP="001F099A">
      <w:pPr>
        <w:rPr>
          <w:lang w:val="en-IN"/>
        </w:rPr>
      </w:pPr>
      <w:proofErr w:type="spellStart"/>
      <w:r w:rsidRPr="001F099A">
        <w:rPr>
          <w:lang w:val="en-IN"/>
        </w:rPr>
        <w:t>PostHoc</w:t>
      </w:r>
      <w:proofErr w:type="spellEnd"/>
      <w:r w:rsidRPr="001F099A">
        <w:rPr>
          <w:lang w:val="en-IN"/>
        </w:rPr>
        <w:t xml:space="preserve"> Analysis</w:t>
      </w:r>
    </w:p>
    <w:p w:rsidR="001F099A" w:rsidRPr="001F099A" w:rsidRDefault="001F099A" w:rsidP="001F099A">
      <w:pPr>
        <w:numPr>
          <w:ilvl w:val="0"/>
          <w:numId w:val="6"/>
        </w:numPr>
        <w:rPr>
          <w:lang w:val="en-IN"/>
        </w:rPr>
      </w:pPr>
      <w:r w:rsidRPr="001F099A">
        <w:rPr>
          <w:lang w:val="en-IN"/>
        </w:rPr>
        <w:t xml:space="preserve">The different </w:t>
      </w:r>
      <w:proofErr w:type="spellStart"/>
      <w:r w:rsidRPr="001F099A">
        <w:rPr>
          <w:lang w:val="en-IN"/>
        </w:rPr>
        <w:t>PostHoc</w:t>
      </w:r>
      <w:proofErr w:type="spellEnd"/>
      <w:r w:rsidRPr="001F099A">
        <w:rPr>
          <w:lang w:val="en-IN"/>
        </w:rPr>
        <w:t xml:space="preserve"> analysis procedures come to different results with respect to the G1 difference between GP and MS schools. This is most likely due to the non-homogeneous variances.</w:t>
      </w:r>
    </w:p>
    <w:p w:rsidR="001F099A" w:rsidRPr="001F099A" w:rsidRDefault="001F099A" w:rsidP="001F099A">
      <w:pPr>
        <w:numPr>
          <w:ilvl w:val="0"/>
          <w:numId w:val="6"/>
        </w:numPr>
        <w:rPr>
          <w:lang w:val="en-IN"/>
        </w:rPr>
      </w:pPr>
      <w:r w:rsidRPr="001F099A">
        <w:rPr>
          <w:lang w:val="en-IN"/>
        </w:rPr>
        <w:t xml:space="preserve">The different </w:t>
      </w:r>
      <w:proofErr w:type="spellStart"/>
      <w:r w:rsidRPr="001F099A">
        <w:rPr>
          <w:lang w:val="en-IN"/>
        </w:rPr>
        <w:t>PostHoc</w:t>
      </w:r>
      <w:proofErr w:type="spellEnd"/>
      <w:r w:rsidRPr="001F099A">
        <w:rPr>
          <w:lang w:val="en-IN"/>
        </w:rPr>
        <w:t xml:space="preserve"> analysis procedures come to different results with respect to the G2 difference between GP and MS schools. This is most likely due to the non-homogeneous variances.</w:t>
      </w:r>
    </w:p>
    <w:p w:rsidR="001F099A" w:rsidRDefault="001F099A" w:rsidP="001F099A">
      <w:pPr>
        <w:numPr>
          <w:ilvl w:val="0"/>
          <w:numId w:val="6"/>
        </w:numPr>
        <w:rPr>
          <w:lang w:val="en-IN"/>
        </w:rPr>
      </w:pPr>
      <w:r w:rsidRPr="001F099A">
        <w:rPr>
          <w:lang w:val="en-IN"/>
        </w:rPr>
        <w:t xml:space="preserve">The different </w:t>
      </w:r>
      <w:proofErr w:type="spellStart"/>
      <w:r w:rsidRPr="001F099A">
        <w:rPr>
          <w:lang w:val="en-IN"/>
        </w:rPr>
        <w:t>PostHoc</w:t>
      </w:r>
      <w:proofErr w:type="spellEnd"/>
      <w:r w:rsidRPr="001F099A">
        <w:rPr>
          <w:lang w:val="en-IN"/>
        </w:rPr>
        <w:t xml:space="preserve"> analysis procedures come to different results with respect to the G3 difference between GP and MS schools. This is most likely due to the non-homogeneous variances.</w:t>
      </w:r>
    </w:p>
    <w:p w:rsidR="005E3387" w:rsidRPr="005E3387" w:rsidRDefault="005E3387" w:rsidP="005E3387">
      <w:pPr>
        <w:rPr>
          <w:i/>
          <w:lang w:val="en-IN"/>
        </w:rPr>
      </w:pPr>
      <w:r w:rsidRPr="005E3387">
        <w:rPr>
          <w:i/>
          <w:lang w:val="en-IN"/>
        </w:rPr>
        <w:t>Question 3:</w:t>
      </w:r>
      <w:r>
        <w:rPr>
          <w:i/>
          <w:lang w:val="en-IN"/>
        </w:rPr>
        <w:t xml:space="preserve"> </w:t>
      </w:r>
      <w:r w:rsidRPr="005E3387">
        <w:rPr>
          <w:i/>
          <w:lang w:val="en-IN"/>
        </w:rPr>
        <w:t>Does the level of study undertaken by a student reflect the number of days taken absent?</w:t>
      </w:r>
    </w:p>
    <w:p w:rsidR="005E3387" w:rsidRPr="005E3387" w:rsidRDefault="005E3387" w:rsidP="005E3387">
      <w:r w:rsidRPr="005E3387">
        <w:t>Conduct a One-Way Analysis of Variance (ANOVA):to study time variable to that of absences.</w:t>
      </w:r>
    </w:p>
    <w:p w:rsidR="005E3387" w:rsidRPr="005E3387" w:rsidRDefault="005E3387" w:rsidP="005E3387">
      <w:r w:rsidRPr="005E3387">
        <w:t>Box plot showing relationship study time to that of absences</w:t>
      </w:r>
      <w:r w:rsidR="00660937">
        <w:t xml:space="preserve"> (Figure 21)</w:t>
      </w:r>
      <w:r w:rsidRPr="005E3387">
        <w:t>.</w:t>
      </w:r>
    </w:p>
    <w:p w:rsidR="005E3387" w:rsidRDefault="005E3387" w:rsidP="005E3387">
      <w:pPr>
        <w:keepNext/>
      </w:pPr>
      <w:r w:rsidRPr="005E3387">
        <w:rPr>
          <w:noProof/>
        </w:rPr>
        <w:drawing>
          <wp:inline distT="0" distB="0" distL="0" distR="0" wp14:anchorId="112DB691" wp14:editId="21C1876F">
            <wp:extent cx="4114800" cy="28604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39308" cy="2946984"/>
                    </a:xfrm>
                    <a:prstGeom prst="rect">
                      <a:avLst/>
                    </a:prstGeom>
                  </pic:spPr>
                </pic:pic>
              </a:graphicData>
            </a:graphic>
          </wp:inline>
        </w:drawing>
      </w:r>
    </w:p>
    <w:p w:rsidR="005E3387" w:rsidRPr="005E3387" w:rsidRDefault="005E3387" w:rsidP="005E3387">
      <w:pPr>
        <w:pStyle w:val="Caption"/>
      </w:pPr>
      <w:r>
        <w:t xml:space="preserve">Figure </w:t>
      </w:r>
      <w:r w:rsidR="001D62DD">
        <w:rPr>
          <w:noProof/>
        </w:rPr>
        <w:fldChar w:fldCharType="begin"/>
      </w:r>
      <w:r w:rsidR="001D62DD">
        <w:rPr>
          <w:noProof/>
        </w:rPr>
        <w:instrText xml:space="preserve"> SEQ Figure \* ARABIC </w:instrText>
      </w:r>
      <w:r w:rsidR="001D62DD">
        <w:rPr>
          <w:noProof/>
        </w:rPr>
        <w:fldChar w:fldCharType="separate"/>
      </w:r>
      <w:r w:rsidR="00660937">
        <w:rPr>
          <w:noProof/>
        </w:rPr>
        <w:t>21</w:t>
      </w:r>
      <w:r w:rsidR="001D62DD">
        <w:rPr>
          <w:noProof/>
        </w:rPr>
        <w:fldChar w:fldCharType="end"/>
      </w:r>
      <w:r>
        <w:t>. Box plot for Q3</w:t>
      </w:r>
    </w:p>
    <w:p w:rsidR="00792AB2" w:rsidRDefault="00792AB2" w:rsidP="00792AB2">
      <w:r>
        <w:t xml:space="preserve">Result: Analysis of variance showed a statistically significant difference at the p &lt; .05 level in absence scores for the four </w:t>
      </w:r>
      <w:proofErr w:type="spellStart"/>
      <w:r>
        <w:t>studytime</w:t>
      </w:r>
      <w:proofErr w:type="spellEnd"/>
      <w:r>
        <w:t xml:space="preserve"> groups: F (3, 649) = 3.479, p = .0157</w:t>
      </w:r>
    </w:p>
    <w:p w:rsidR="001F099A" w:rsidRPr="001F099A" w:rsidRDefault="001F099A" w:rsidP="001F099A">
      <w:pPr>
        <w:rPr>
          <w:i/>
          <w:lang w:val="en-US"/>
        </w:rPr>
      </w:pPr>
      <w:r w:rsidRPr="001F099A">
        <w:rPr>
          <w:i/>
          <w:lang w:val="en-US"/>
        </w:rPr>
        <w:t>Question 4: “Can the students’ failures be explained by number absences?”</w:t>
      </w:r>
    </w:p>
    <w:p w:rsidR="001F099A" w:rsidRPr="001F099A" w:rsidRDefault="001F099A" w:rsidP="001F099A">
      <w:pPr>
        <w:rPr>
          <w:lang w:val="en-US"/>
        </w:rPr>
      </w:pPr>
      <w:r w:rsidRPr="001F099A">
        <w:rPr>
          <w:lang w:val="en-US"/>
        </w:rPr>
        <w:lastRenderedPageBreak/>
        <w:t>Another analysis was conducted to answer the following question: “Can the students’ failures be explained by number absences?”</w:t>
      </w:r>
    </w:p>
    <w:p w:rsidR="001F099A" w:rsidRPr="001F099A" w:rsidRDefault="001F099A" w:rsidP="001F099A">
      <w:pPr>
        <w:rPr>
          <w:lang w:val="en-US"/>
        </w:rPr>
      </w:pPr>
      <w:r w:rsidRPr="001F099A">
        <w:rPr>
          <w:lang w:val="en-US"/>
        </w:rPr>
        <w:t>To answer this question, the following hypothesizes has been developed:</w:t>
      </w:r>
    </w:p>
    <w:p w:rsidR="001F099A" w:rsidRPr="001F099A" w:rsidRDefault="001F099A" w:rsidP="001F099A">
      <w:pPr>
        <w:rPr>
          <w:lang w:val="en-US"/>
        </w:rPr>
      </w:pPr>
      <w:proofErr w:type="gramStart"/>
      <w:r w:rsidRPr="001F099A">
        <w:rPr>
          <w:lang w:val="en-US"/>
        </w:rPr>
        <w:t>Hₒ :</w:t>
      </w:r>
      <w:proofErr w:type="gramEnd"/>
      <w:r w:rsidRPr="001F099A">
        <w:rPr>
          <w:lang w:val="en-US"/>
        </w:rPr>
        <w:t xml:space="preserve"> The statistical relationship between the variables is not significant</w:t>
      </w:r>
    </w:p>
    <w:p w:rsidR="001F099A" w:rsidRPr="001F099A" w:rsidRDefault="001F099A" w:rsidP="001F099A">
      <w:pPr>
        <w:rPr>
          <w:lang w:val="en-US"/>
        </w:rPr>
      </w:pPr>
      <w:proofErr w:type="gramStart"/>
      <w:r w:rsidRPr="001F099A">
        <w:rPr>
          <w:lang w:val="en-US"/>
        </w:rPr>
        <w:t>Hₐ :</w:t>
      </w:r>
      <w:proofErr w:type="gramEnd"/>
      <w:r w:rsidRPr="001F099A">
        <w:rPr>
          <w:lang w:val="en-US"/>
        </w:rPr>
        <w:t xml:space="preserve"> The statistical relationship between the variables is significant</w:t>
      </w:r>
    </w:p>
    <w:p w:rsidR="001F099A" w:rsidRPr="001F099A" w:rsidRDefault="001F099A" w:rsidP="001F099A">
      <w:r w:rsidRPr="001F099A">
        <w:t>Because the “Failures” and “</w:t>
      </w:r>
      <w:proofErr w:type="spellStart"/>
      <w:r w:rsidRPr="001F099A">
        <w:t>AbsencesCat</w:t>
      </w:r>
      <w:proofErr w:type="spellEnd"/>
      <w:r w:rsidRPr="001F099A">
        <w:t xml:space="preserve">” are categorical variables with 3 or more values, we can apply ANOVA to see if there is a significant difference in means. A one-way between </w:t>
      </w:r>
      <w:proofErr w:type="gramStart"/>
      <w:r w:rsidRPr="001F099A">
        <w:t>subjects</w:t>
      </w:r>
      <w:proofErr w:type="gramEnd"/>
      <w:r w:rsidRPr="001F099A">
        <w:t xml:space="preserve"> ANOVA was conducted to compare the effects of absences on failures (Figure </w:t>
      </w:r>
      <w:r w:rsidR="00005A1E">
        <w:t>2</w:t>
      </w:r>
      <w:r w:rsidR="00660937">
        <w:t>2</w:t>
      </w:r>
      <w:r w:rsidRPr="001F099A">
        <w:t>). The analysis of variance showed that the effect of absences on failures is significant [</w:t>
      </w:r>
      <w:proofErr w:type="gramStart"/>
      <w:r w:rsidRPr="001F099A">
        <w:t>F(</w:t>
      </w:r>
      <w:proofErr w:type="gramEnd"/>
      <w:r w:rsidRPr="001F099A">
        <w:t xml:space="preserve">4,644) = 2.614, p&lt;0.05]. Thereby, </w:t>
      </w:r>
      <w:r w:rsidRPr="001F099A">
        <w:rPr>
          <w:lang w:val="en-US"/>
        </w:rPr>
        <w:t>with 95% confidence,</w:t>
      </w:r>
      <w:r w:rsidRPr="001F099A">
        <w:t xml:space="preserve"> we accept Hₐ: The statistical relationship between absences and failures is significant.</w:t>
      </w:r>
    </w:p>
    <w:p w:rsidR="001F099A" w:rsidRPr="001F099A" w:rsidRDefault="001F099A" w:rsidP="001F099A">
      <w:r w:rsidRPr="001F099A">
        <w:rPr>
          <w:noProof/>
        </w:rPr>
        <w:drawing>
          <wp:inline distT="0" distB="0" distL="0" distR="0" wp14:anchorId="68117760" wp14:editId="011D9551">
            <wp:extent cx="5867400" cy="754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0" cy="75438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22</w:t>
      </w:r>
      <w:r w:rsidRPr="001F099A">
        <w:fldChar w:fldCharType="end"/>
      </w:r>
      <w:r w:rsidRPr="001F099A">
        <w:rPr>
          <w:i/>
          <w:iCs/>
        </w:rPr>
        <w:t>. ANOVA analysis for overall relationship</w:t>
      </w:r>
    </w:p>
    <w:p w:rsidR="001F099A" w:rsidRPr="001F099A" w:rsidRDefault="001F099A" w:rsidP="001F099A">
      <w:r w:rsidRPr="001F099A">
        <w:t xml:space="preserve">However, the ANOVA determines if there is at least 1 statistical difference. To see the detailed picture, the POSTHOC analysis (Tukey HSD test) has been conducted (Figure </w:t>
      </w:r>
      <w:r w:rsidR="00005A1E">
        <w:t>2</w:t>
      </w:r>
      <w:r w:rsidR="00660937">
        <w:t>3</w:t>
      </w:r>
      <w:r w:rsidRPr="001F099A">
        <w:t xml:space="preserve">). </w:t>
      </w:r>
    </w:p>
    <w:p w:rsidR="001F099A" w:rsidRPr="001F099A" w:rsidRDefault="001F099A" w:rsidP="001F099A">
      <w:r w:rsidRPr="001F099A">
        <w:rPr>
          <w:noProof/>
        </w:rPr>
        <w:drawing>
          <wp:inline distT="0" distB="0" distL="0" distR="0" wp14:anchorId="66F5E611" wp14:editId="02880960">
            <wp:extent cx="5867400" cy="27203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0" cy="272034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00660937">
        <w:rPr>
          <w:i/>
          <w:iCs/>
        </w:rPr>
        <w:t>23</w:t>
      </w:r>
      <w:r w:rsidRPr="001F099A">
        <w:rPr>
          <w:i/>
          <w:iCs/>
        </w:rPr>
        <w:t>. POSTHOC analysis (Tukey HSD test)</w:t>
      </w:r>
    </w:p>
    <w:p w:rsidR="001F099A" w:rsidRPr="001F099A" w:rsidRDefault="001F099A" w:rsidP="001F099A">
      <w:pPr>
        <w:rPr>
          <w:b/>
          <w:lang w:val="en-US"/>
        </w:rPr>
      </w:pPr>
    </w:p>
    <w:p w:rsidR="0079634C" w:rsidRDefault="0079634C">
      <w:pPr>
        <w:rPr>
          <w:rFonts w:asciiTheme="majorHAnsi" w:eastAsiaTheme="majorEastAsia" w:hAnsiTheme="majorHAnsi" w:cstheme="majorBidi"/>
          <w:color w:val="2F5496" w:themeColor="accent1" w:themeShade="BF"/>
          <w:sz w:val="32"/>
          <w:szCs w:val="32"/>
        </w:rPr>
      </w:pPr>
      <w:r>
        <w:br w:type="page"/>
      </w:r>
    </w:p>
    <w:p w:rsidR="007C664E" w:rsidRDefault="007C664E" w:rsidP="007C664E">
      <w:pPr>
        <w:pStyle w:val="Heading1"/>
      </w:pPr>
      <w:bookmarkStart w:id="21" w:name="_Toc528523572"/>
      <w:r>
        <w:lastRenderedPageBreak/>
        <w:t>Discussion and Conclusion</w:t>
      </w:r>
      <w:bookmarkEnd w:id="21"/>
    </w:p>
    <w:p w:rsidR="001F099A" w:rsidRDefault="001F099A" w:rsidP="007C664E">
      <w:r w:rsidRPr="001F099A">
        <w:rPr>
          <w:i/>
        </w:rPr>
        <w:t>Question 1:</w:t>
      </w:r>
      <w:r>
        <w:t xml:space="preserve"> </w:t>
      </w:r>
      <w:r w:rsidRPr="001F099A">
        <w:rPr>
          <w:i/>
        </w:rPr>
        <w:t>Are overall grades of students influenced by the level of education of their parents?</w:t>
      </w:r>
    </w:p>
    <w:p w:rsidR="007C664E" w:rsidRDefault="007C664E" w:rsidP="007C664E">
      <w:r>
        <w:t>From the analysis we can see that</w:t>
      </w:r>
      <w:r w:rsidR="003D2B1E">
        <w:t xml:space="preserve"> a student’s grades are influenced by the level of education obtained by their parents. Of the schools surveyed we can see that a very small number of students have parents that have no education. So even though these results may have some influence on the overall findings the data still suggests that the higher the parent’s level of education the better the </w:t>
      </w:r>
      <w:r w:rsidR="0086613C">
        <w:t>student’s</w:t>
      </w:r>
      <w:r w:rsidR="003D2B1E">
        <w:t xml:space="preserve"> grades will get.</w:t>
      </w:r>
    </w:p>
    <w:p w:rsidR="0086613C" w:rsidRDefault="0086613C" w:rsidP="007C664E">
      <w:r>
        <w:t xml:space="preserve">If we were to advise on strategies for schools to improve grades those strategies might be to provide better support programs or additional education for those </w:t>
      </w:r>
      <w:proofErr w:type="gramStart"/>
      <w:r w:rsidR="00191ED7">
        <w:t>students</w:t>
      </w:r>
      <w:proofErr w:type="gramEnd"/>
      <w:r>
        <w:t xml:space="preserve"> whose parents have lower levels of education. </w:t>
      </w:r>
    </w:p>
    <w:p w:rsidR="00792AB2" w:rsidRDefault="00792AB2" w:rsidP="00792AB2">
      <w:pPr>
        <w:rPr>
          <w:i/>
        </w:rPr>
      </w:pPr>
      <w:r>
        <w:rPr>
          <w:i/>
        </w:rPr>
        <w:t xml:space="preserve">Question 2: </w:t>
      </w:r>
      <w:r>
        <w:rPr>
          <w:i/>
          <w:lang w:val="en-IN"/>
        </w:rPr>
        <w:t>Are the grades from G1, G2 and G3 effected by which school the students attend?</w:t>
      </w:r>
    </w:p>
    <w:p w:rsidR="00792AB2" w:rsidRDefault="00792AB2" w:rsidP="00792AB2">
      <w:pPr>
        <w:rPr>
          <w:rFonts w:cstheme="minorHAnsi"/>
        </w:rPr>
      </w:pPr>
      <w:r>
        <w:rPr>
          <w:rFonts w:cstheme="minorHAnsi"/>
        </w:rPr>
        <w:t xml:space="preserve">The test for variance homogeneity draws a conclusion that the variances of all the grades G1, G2 and G3 across the two different schools GP and MS are not homogeneous. Hence, we test the variables using a welch test. The welch test performed leads to an understanding that the difference in all the grades G1, G2 and G3 across the two different schools is significant. The conclusion drawn from the welch test is cross checked using a One-Way ANOVA which indicates that all the grades G1, G2 and G3 have a significant relationship with the schools GP and MS. A </w:t>
      </w:r>
      <w:proofErr w:type="spellStart"/>
      <w:r>
        <w:rPr>
          <w:rFonts w:cstheme="minorHAnsi"/>
        </w:rPr>
        <w:t>PostHoc</w:t>
      </w:r>
      <w:proofErr w:type="spellEnd"/>
      <w:r>
        <w:rPr>
          <w:rFonts w:cstheme="minorHAnsi"/>
        </w:rPr>
        <w:t xml:space="preserve"> analysis is conducted using both Pairwise t-Tests with Bonferroni Adjustment and Tukey HSD Test for all the grades G1, G2 and G3 across the different schools but they come to different results indicating that </w:t>
      </w:r>
      <w:proofErr w:type="gramStart"/>
      <w:r>
        <w:rPr>
          <w:rFonts w:cstheme="minorHAnsi"/>
        </w:rPr>
        <w:t>it</w:t>
      </w:r>
      <w:proofErr w:type="gramEnd"/>
      <w:r>
        <w:rPr>
          <w:rFonts w:cstheme="minorHAnsi"/>
        </w:rPr>
        <w:t xml:space="preserve"> wold be most likely due to non-homogeneous variances of the grades across the schools. </w:t>
      </w:r>
    </w:p>
    <w:p w:rsidR="00792AB2" w:rsidRDefault="00792AB2" w:rsidP="00792AB2">
      <w:pPr>
        <w:rPr>
          <w:rFonts w:cstheme="minorHAnsi"/>
        </w:rPr>
      </w:pPr>
      <w:r w:rsidRPr="001F099A">
        <w:rPr>
          <w:i/>
        </w:rPr>
        <w:t>Does the level of study undertaken by a student reflect the number of days taken absent?</w:t>
      </w:r>
    </w:p>
    <w:p w:rsidR="00792AB2" w:rsidRDefault="00792AB2" w:rsidP="00792AB2">
      <w:r>
        <w:t xml:space="preserve">One-way ANOVA is used see whether a categorical variable (with K ≥ 2 levels) has a significant influence on the variance of a variable. In this data set categorical variable </w:t>
      </w:r>
      <w:proofErr w:type="spellStart"/>
      <w:r>
        <w:t>studytime</w:t>
      </w:r>
      <w:proofErr w:type="spellEnd"/>
      <w:r>
        <w:t xml:space="preserve"> has K more than </w:t>
      </w:r>
      <w:proofErr w:type="gramStart"/>
      <w:r>
        <w:t>2,ie</w:t>
      </w:r>
      <w:proofErr w:type="gramEnd"/>
      <w:r>
        <w:t xml:space="preserve"> &lt;2, 2to 5,5 to 10 and &gt;10 categories which is used to see its significant influence on absence. As per the result from the test, there is a significant relationship between </w:t>
      </w:r>
      <w:proofErr w:type="spellStart"/>
      <w:r>
        <w:t>studytime</w:t>
      </w:r>
      <w:proofErr w:type="spellEnd"/>
      <w:r>
        <w:t xml:space="preserve"> and absence which is known from the F statistic as it is greater than 1.</w:t>
      </w:r>
      <w:r w:rsidRPr="000F75BA">
        <w:t xml:space="preserve"> </w:t>
      </w:r>
      <w:r>
        <w:t>Therefore, we reject null hypothesis. The null hypothesis is that the variances among study period groups are the same.</w:t>
      </w:r>
    </w:p>
    <w:p w:rsidR="00792AB2" w:rsidRDefault="00792AB2" w:rsidP="00792AB2">
      <w:r>
        <w:t xml:space="preserve">As per the results from ANOVA test </w:t>
      </w:r>
      <w:proofErr w:type="spellStart"/>
      <w:r>
        <w:t>studytime</w:t>
      </w:r>
      <w:proofErr w:type="spellEnd"/>
      <w:r>
        <w:t xml:space="preserve"> has influence over absence, POSTHOC </w:t>
      </w:r>
      <w:proofErr w:type="gramStart"/>
      <w:r>
        <w:t>analysis  can</w:t>
      </w:r>
      <w:proofErr w:type="gramEnd"/>
      <w:r>
        <w:t xml:space="preserve"> be conducted further to see , the difference in mean among the </w:t>
      </w:r>
      <w:proofErr w:type="spellStart"/>
      <w:r>
        <w:t>studytime</w:t>
      </w:r>
      <w:proofErr w:type="spellEnd"/>
      <w:r>
        <w:t xml:space="preserve"> group variables .</w:t>
      </w:r>
    </w:p>
    <w:p w:rsidR="00792AB2" w:rsidRDefault="00792AB2" w:rsidP="00792AB2">
      <w:pPr>
        <w:rPr>
          <w:i/>
        </w:rPr>
      </w:pPr>
      <w:r>
        <w:rPr>
          <w:i/>
        </w:rPr>
        <w:t>Question 4: “Can the students’ failures be explained by number of absences?”</w:t>
      </w:r>
    </w:p>
    <w:p w:rsidR="00792AB2" w:rsidRDefault="00792AB2" w:rsidP="00792AB2">
      <w:r>
        <w:t xml:space="preserve">Based on the results obtained from ANOVA analysis (Figure 22) and further POSTHOC (Figure 23), we can conclude that there is a relationship between these </w:t>
      </w:r>
      <w:proofErr w:type="spellStart"/>
      <w:r>
        <w:t>to</w:t>
      </w:r>
      <w:proofErr w:type="spellEnd"/>
      <w:r>
        <w:t xml:space="preserve"> variables. An F value obtained from the analysis [</w:t>
      </w:r>
      <w:proofErr w:type="gramStart"/>
      <w:r>
        <w:t>F(</w:t>
      </w:r>
      <w:proofErr w:type="gramEnd"/>
      <w:r>
        <w:t>4,644) = 2.614 is slightly higher that F critical for these particular degrees of freedom [F-</w:t>
      </w:r>
      <w:proofErr w:type="spellStart"/>
      <w:r>
        <w:t>crit</w:t>
      </w:r>
      <w:proofErr w:type="spellEnd"/>
      <w:r>
        <w:t>(4, 644) = 2.38576613] that means that there is a small relationship between the number of absences and number of failures. Further POSTHOC analysis showed that there is a significant difference in means between “Very Low” and “Medium” groups of values [p&lt;0.05].</w:t>
      </w:r>
    </w:p>
    <w:p w:rsidR="00792AB2" w:rsidRDefault="00792AB2" w:rsidP="00792AB2">
      <w:r>
        <w:t xml:space="preserve">Overall, that means that according to this </w:t>
      </w:r>
      <w:proofErr w:type="gramStart"/>
      <w:r>
        <w:t>particular piece</w:t>
      </w:r>
      <w:proofErr w:type="gramEnd"/>
      <w:r>
        <w:t xml:space="preserve"> of data, number of student’s missed classes slightly influence his or her chances to fail the course (the more missed classes lead to higher failure chances). However, the relationship is not so strong that means that there are other factors that can explain student’s failures better. </w:t>
      </w:r>
    </w:p>
    <w:p w:rsidR="001F099A" w:rsidRPr="001F099A" w:rsidRDefault="001F099A" w:rsidP="001F099A">
      <w:r w:rsidRPr="001F099A">
        <w:t xml:space="preserve"> </w:t>
      </w:r>
    </w:p>
    <w:p w:rsidR="00D42437" w:rsidRDefault="00D42437">
      <w:r>
        <w:lastRenderedPageBreak/>
        <w:br w:type="page"/>
      </w:r>
    </w:p>
    <w:p w:rsidR="003D2B1E" w:rsidRDefault="003D2B1E">
      <w:pPr>
        <w:rPr>
          <w:rFonts w:asciiTheme="majorHAnsi" w:eastAsiaTheme="majorEastAsia" w:hAnsiTheme="majorHAnsi" w:cstheme="majorBidi"/>
          <w:color w:val="2F5496" w:themeColor="accent1" w:themeShade="BF"/>
          <w:sz w:val="32"/>
          <w:szCs w:val="32"/>
        </w:rPr>
      </w:pPr>
    </w:p>
    <w:p w:rsidR="007C664E" w:rsidRDefault="007C664E" w:rsidP="007C664E">
      <w:pPr>
        <w:pStyle w:val="Heading1"/>
      </w:pPr>
      <w:bookmarkStart w:id="22" w:name="_Toc528523573"/>
      <w:r>
        <w:t>Appendix (R-Code)</w:t>
      </w:r>
      <w:bookmarkEnd w:id="22"/>
    </w:p>
    <w:p w:rsidR="0018328B" w:rsidRDefault="0018328B" w:rsidP="00AC36DF">
      <w:pPr>
        <w:rPr>
          <w:rFonts w:asciiTheme="majorHAnsi" w:eastAsiaTheme="majorEastAsia" w:hAnsiTheme="majorHAnsi" w:cstheme="majorBidi"/>
          <w:color w:val="2F5496" w:themeColor="accent1" w:themeShade="BF"/>
          <w:sz w:val="32"/>
          <w:szCs w:val="32"/>
        </w:rPr>
      </w:pPr>
    </w:p>
    <w:p w:rsidR="00191ED7" w:rsidRDefault="00191ED7" w:rsidP="00191ED7">
      <w:r>
        <w:t>#######################################</w:t>
      </w:r>
    </w:p>
    <w:p w:rsidR="00191ED7" w:rsidRDefault="00191ED7" w:rsidP="00191ED7">
      <w:r>
        <w:t>############   Item 5   ###############</w:t>
      </w:r>
    </w:p>
    <w:p w:rsidR="00191ED7" w:rsidRDefault="00191ED7" w:rsidP="00191ED7">
      <w:r>
        <w:t>#######################################</w:t>
      </w:r>
    </w:p>
    <w:p w:rsidR="00191ED7" w:rsidRDefault="00191ED7" w:rsidP="00191ED7"/>
    <w:p w:rsidR="00191ED7" w:rsidRDefault="00191ED7" w:rsidP="00191ED7">
      <w:r>
        <w:t># Generate summary data for key variables for testing whether Parent's education level influences student grades</w:t>
      </w:r>
    </w:p>
    <w:p w:rsidR="00191ED7" w:rsidRDefault="00191ED7" w:rsidP="00191ED7">
      <w:r>
        <w:t xml:space="preserve">summary(student$G1) </w:t>
      </w:r>
    </w:p>
    <w:p w:rsidR="00191ED7" w:rsidRDefault="00191ED7" w:rsidP="00191ED7">
      <w:proofErr w:type="spellStart"/>
      <w:proofErr w:type="gramStart"/>
      <w:r>
        <w:t>capture.output</w:t>
      </w:r>
      <w:proofErr w:type="spellEnd"/>
      <w:proofErr w:type="gramEnd"/>
      <w:r>
        <w:t>(summary(student$G1), file = "Descriptive_G1.doc")</w:t>
      </w:r>
    </w:p>
    <w:p w:rsidR="00191ED7" w:rsidRDefault="00191ED7" w:rsidP="00191ED7"/>
    <w:p w:rsidR="00191ED7" w:rsidRDefault="00191ED7" w:rsidP="00191ED7">
      <w:r>
        <w:t xml:space="preserve">summary(student$G2) </w:t>
      </w:r>
    </w:p>
    <w:p w:rsidR="00191ED7" w:rsidRDefault="00191ED7" w:rsidP="00191ED7">
      <w:proofErr w:type="spellStart"/>
      <w:proofErr w:type="gramStart"/>
      <w:r>
        <w:t>capture.output</w:t>
      </w:r>
      <w:proofErr w:type="spellEnd"/>
      <w:proofErr w:type="gramEnd"/>
      <w:r>
        <w:t>(summary(student$G2), file = "Descriptive_G2.doc")</w:t>
      </w:r>
    </w:p>
    <w:p w:rsidR="00191ED7" w:rsidRDefault="00191ED7" w:rsidP="00191ED7"/>
    <w:p w:rsidR="00191ED7" w:rsidRDefault="00191ED7" w:rsidP="00191ED7">
      <w:r>
        <w:t xml:space="preserve">summary(student$G3) </w:t>
      </w:r>
    </w:p>
    <w:p w:rsidR="00191ED7" w:rsidRDefault="00191ED7" w:rsidP="00191ED7">
      <w:proofErr w:type="spellStart"/>
      <w:proofErr w:type="gramStart"/>
      <w:r>
        <w:t>capture.output</w:t>
      </w:r>
      <w:proofErr w:type="spellEnd"/>
      <w:proofErr w:type="gramEnd"/>
      <w:r>
        <w:t>(summary(student$G3), file = "Descriptive_G3.doc")</w:t>
      </w:r>
    </w:p>
    <w:p w:rsidR="00191ED7" w:rsidRDefault="00191ED7" w:rsidP="00191ED7"/>
    <w:p w:rsidR="00191ED7" w:rsidRDefault="00191ED7" w:rsidP="00191ED7">
      <w:r>
        <w:t># Create Overall Grade for the 3 periods</w:t>
      </w:r>
    </w:p>
    <w:p w:rsidR="00191ED7" w:rsidRDefault="00191ED7" w:rsidP="00191ED7">
      <w:proofErr w:type="spellStart"/>
      <w:r>
        <w:t>student$overallgrade</w:t>
      </w:r>
      <w:proofErr w:type="spellEnd"/>
      <w:r>
        <w:t xml:space="preserve"> &lt;- </w:t>
      </w:r>
      <w:proofErr w:type="gramStart"/>
      <w:r>
        <w:t>round(</w:t>
      </w:r>
      <w:proofErr w:type="gramEnd"/>
      <w:r>
        <w:t>(student$G1 + student$G2 + student$G3)/3)</w:t>
      </w:r>
    </w:p>
    <w:p w:rsidR="00191ED7" w:rsidRDefault="00191ED7" w:rsidP="00191ED7"/>
    <w:p w:rsidR="00191ED7" w:rsidRDefault="00191ED7" w:rsidP="00191ED7">
      <w:r>
        <w:t>summary(</w:t>
      </w:r>
      <w:proofErr w:type="spellStart"/>
      <w:r>
        <w:t>student$overallgrade</w:t>
      </w:r>
      <w:proofErr w:type="spellEnd"/>
      <w:r>
        <w:t xml:space="preserve">) </w:t>
      </w:r>
    </w:p>
    <w:p w:rsidR="00191ED7" w:rsidRDefault="00191ED7" w:rsidP="00191ED7">
      <w:proofErr w:type="spellStart"/>
      <w:proofErr w:type="gramStart"/>
      <w:r>
        <w:t>capture.output</w:t>
      </w:r>
      <w:proofErr w:type="spellEnd"/>
      <w:proofErr w:type="gramEnd"/>
      <w:r>
        <w:t>(summary(</w:t>
      </w:r>
      <w:proofErr w:type="spellStart"/>
      <w:r>
        <w:t>student$overallgrade</w:t>
      </w:r>
      <w:proofErr w:type="spellEnd"/>
      <w:r>
        <w:t>), file = "Descriptive_overallgrade.doc")</w:t>
      </w:r>
    </w:p>
    <w:p w:rsidR="00191ED7" w:rsidRDefault="00191ED7" w:rsidP="00191ED7"/>
    <w:p w:rsidR="00191ED7" w:rsidRDefault="00191ED7" w:rsidP="00191ED7">
      <w:r>
        <w:t>summary(</w:t>
      </w:r>
      <w:proofErr w:type="spellStart"/>
      <w:r>
        <w:t>student$Medu</w:t>
      </w:r>
      <w:proofErr w:type="spellEnd"/>
      <w:r>
        <w:t xml:space="preserve">) </w:t>
      </w:r>
    </w:p>
    <w:p w:rsidR="00191ED7" w:rsidRDefault="00191ED7" w:rsidP="00191ED7">
      <w:proofErr w:type="spellStart"/>
      <w:proofErr w:type="gramStart"/>
      <w:r>
        <w:t>capture.output</w:t>
      </w:r>
      <w:proofErr w:type="spellEnd"/>
      <w:proofErr w:type="gramEnd"/>
      <w:r>
        <w:t>(summary(</w:t>
      </w:r>
      <w:proofErr w:type="spellStart"/>
      <w:r>
        <w:t>student$Medu</w:t>
      </w:r>
      <w:proofErr w:type="spellEnd"/>
      <w:r>
        <w:t>), file = "Descriptive_Medu.doc")</w:t>
      </w:r>
    </w:p>
    <w:p w:rsidR="00191ED7" w:rsidRDefault="00191ED7" w:rsidP="00191ED7"/>
    <w:p w:rsidR="00191ED7" w:rsidRDefault="00191ED7" w:rsidP="00191ED7">
      <w:r>
        <w:t>summary(</w:t>
      </w:r>
      <w:proofErr w:type="spellStart"/>
      <w:r>
        <w:t>student$Fedu</w:t>
      </w:r>
      <w:proofErr w:type="spellEnd"/>
      <w:r>
        <w:t xml:space="preserve">) </w:t>
      </w:r>
    </w:p>
    <w:p w:rsidR="00191ED7" w:rsidRDefault="00191ED7" w:rsidP="00191ED7">
      <w:proofErr w:type="spellStart"/>
      <w:proofErr w:type="gramStart"/>
      <w:r>
        <w:t>capture.output</w:t>
      </w:r>
      <w:proofErr w:type="spellEnd"/>
      <w:proofErr w:type="gramEnd"/>
      <w:r>
        <w:t>(summary(</w:t>
      </w:r>
      <w:proofErr w:type="spellStart"/>
      <w:r>
        <w:t>student$Fedu</w:t>
      </w:r>
      <w:proofErr w:type="spellEnd"/>
      <w:r>
        <w:t>), file = "Descriptive_Fedu.doc")</w:t>
      </w:r>
    </w:p>
    <w:p w:rsidR="00191ED7" w:rsidRDefault="00191ED7" w:rsidP="00191ED7"/>
    <w:p w:rsidR="00191ED7" w:rsidRDefault="00191ED7" w:rsidP="00191ED7">
      <w:r>
        <w:t xml:space="preserve"># Standard deviations for key variables </w:t>
      </w:r>
    </w:p>
    <w:p w:rsidR="00191ED7" w:rsidRDefault="00191ED7" w:rsidP="00191ED7"/>
    <w:p w:rsidR="00191ED7" w:rsidRDefault="00191ED7" w:rsidP="00191ED7">
      <w:proofErr w:type="spellStart"/>
      <w:r>
        <w:t>sd</w:t>
      </w:r>
      <w:proofErr w:type="spellEnd"/>
      <w:r>
        <w:t>(student$G1)</w:t>
      </w:r>
    </w:p>
    <w:p w:rsidR="00191ED7" w:rsidRDefault="00191ED7" w:rsidP="00191ED7"/>
    <w:p w:rsidR="00191ED7" w:rsidRDefault="00191ED7" w:rsidP="00191ED7">
      <w:proofErr w:type="spellStart"/>
      <w:r>
        <w:t>sd</w:t>
      </w:r>
      <w:proofErr w:type="spellEnd"/>
      <w:r>
        <w:t>(student$G2)</w:t>
      </w:r>
    </w:p>
    <w:p w:rsidR="00191ED7" w:rsidRDefault="00191ED7" w:rsidP="00191ED7"/>
    <w:p w:rsidR="00191ED7" w:rsidRDefault="00191ED7" w:rsidP="00191ED7">
      <w:proofErr w:type="spellStart"/>
      <w:r>
        <w:t>sd</w:t>
      </w:r>
      <w:proofErr w:type="spellEnd"/>
      <w:r>
        <w:t>(student$G3)</w:t>
      </w:r>
    </w:p>
    <w:p w:rsidR="00191ED7" w:rsidRDefault="00191ED7" w:rsidP="00191ED7"/>
    <w:p w:rsidR="00191ED7" w:rsidRDefault="00191ED7" w:rsidP="00191ED7">
      <w:proofErr w:type="spellStart"/>
      <w:r>
        <w:t>sd</w:t>
      </w:r>
      <w:proofErr w:type="spellEnd"/>
      <w:r>
        <w:t>(</w:t>
      </w:r>
      <w:proofErr w:type="spellStart"/>
      <w:r>
        <w:t>student$overallgrade</w:t>
      </w:r>
      <w:proofErr w:type="spellEnd"/>
      <w:r>
        <w:t>)</w:t>
      </w:r>
    </w:p>
    <w:p w:rsidR="00191ED7" w:rsidRDefault="00191ED7" w:rsidP="00191ED7"/>
    <w:p w:rsidR="00191ED7" w:rsidRDefault="00191ED7" w:rsidP="00191ED7">
      <w:proofErr w:type="spellStart"/>
      <w:r>
        <w:t>sd</w:t>
      </w:r>
      <w:proofErr w:type="spellEnd"/>
      <w:r>
        <w:t>(</w:t>
      </w:r>
      <w:proofErr w:type="spellStart"/>
      <w:r>
        <w:t>student$Medu</w:t>
      </w:r>
      <w:proofErr w:type="spellEnd"/>
      <w:r>
        <w:t>)</w:t>
      </w:r>
    </w:p>
    <w:p w:rsidR="00191ED7" w:rsidRDefault="00191ED7" w:rsidP="00191ED7"/>
    <w:p w:rsidR="00191ED7" w:rsidRDefault="00191ED7" w:rsidP="00191ED7">
      <w:proofErr w:type="spellStart"/>
      <w:r>
        <w:t>sd</w:t>
      </w:r>
      <w:proofErr w:type="spellEnd"/>
      <w:r>
        <w:t>(</w:t>
      </w:r>
      <w:proofErr w:type="spellStart"/>
      <w:r>
        <w:t>student$Fedu</w:t>
      </w:r>
      <w:proofErr w:type="spellEnd"/>
      <w:r>
        <w:t>)</w:t>
      </w:r>
    </w:p>
    <w:p w:rsidR="00191ED7" w:rsidRDefault="00191ED7" w:rsidP="00191ED7"/>
    <w:p w:rsidR="00191ED7" w:rsidRDefault="00191ED7" w:rsidP="00191ED7"/>
    <w:p w:rsidR="00191ED7" w:rsidRDefault="00191ED7" w:rsidP="00191ED7">
      <w:r>
        <w:t>#######################################</w:t>
      </w:r>
    </w:p>
    <w:p w:rsidR="00191ED7" w:rsidRDefault="00191ED7" w:rsidP="00191ED7">
      <w:r>
        <w:t>############   Item 6   ###############</w:t>
      </w:r>
    </w:p>
    <w:p w:rsidR="00191ED7" w:rsidRDefault="00191ED7" w:rsidP="00191ED7">
      <w:r>
        <w:t>#######################################</w:t>
      </w:r>
    </w:p>
    <w:p w:rsidR="00191ED7" w:rsidRDefault="00191ED7" w:rsidP="00191ED7"/>
    <w:p w:rsidR="00191ED7" w:rsidRDefault="00191ED7" w:rsidP="00191ED7">
      <w:r>
        <w:t># Create categorical variable for level of Mother's education</w:t>
      </w:r>
    </w:p>
    <w:p w:rsidR="00191ED7" w:rsidRDefault="00191ED7" w:rsidP="00191ED7">
      <w:proofErr w:type="spellStart"/>
      <w:r>
        <w:t>student$MotherEdu</w:t>
      </w:r>
      <w:proofErr w:type="spellEnd"/>
      <w:r>
        <w:t xml:space="preserve"> &lt;- </w:t>
      </w:r>
      <w:proofErr w:type="gramStart"/>
      <w:r>
        <w:t>factor(</w:t>
      </w:r>
      <w:proofErr w:type="spellStart"/>
      <w:proofErr w:type="gramEnd"/>
      <w:r>
        <w:t>student$Medu</w:t>
      </w:r>
      <w:proofErr w:type="spellEnd"/>
      <w:r>
        <w:t>, levels = c(0, 1,2,3,4), labels = c("none","4th grade","5th to 9th","secondary","higher")) #Transform the data to factor</w:t>
      </w:r>
    </w:p>
    <w:p w:rsidR="00191ED7" w:rsidRDefault="00191ED7" w:rsidP="00191ED7"/>
    <w:p w:rsidR="00191ED7" w:rsidRDefault="00191ED7" w:rsidP="00191ED7">
      <w:r>
        <w:t># Summary tables for Mother's education levels</w:t>
      </w:r>
    </w:p>
    <w:p w:rsidR="00191ED7" w:rsidRDefault="00191ED7" w:rsidP="00191ED7"/>
    <w:p w:rsidR="00191ED7" w:rsidRDefault="00191ED7" w:rsidP="00191ED7">
      <w:proofErr w:type="spellStart"/>
      <w:r>
        <w:t>MotherEduLevel_data</w:t>
      </w:r>
      <w:proofErr w:type="spellEnd"/>
      <w:r>
        <w:t>&lt;-</w:t>
      </w:r>
      <w:proofErr w:type="spellStart"/>
      <w:proofErr w:type="gramStart"/>
      <w:r>
        <w:t>ddply</w:t>
      </w:r>
      <w:proofErr w:type="spellEnd"/>
      <w:r>
        <w:t>(</w:t>
      </w:r>
      <w:proofErr w:type="gramEnd"/>
      <w:r>
        <w:t>student, c("</w:t>
      </w:r>
      <w:proofErr w:type="spellStart"/>
      <w:r>
        <w:t>MotherEdu</w:t>
      </w:r>
      <w:proofErr w:type="spellEnd"/>
      <w:r>
        <w:t>"), summarise,      N = length(</w:t>
      </w:r>
      <w:proofErr w:type="spellStart"/>
      <w:r>
        <w:t>MotherEdu</w:t>
      </w:r>
      <w:proofErr w:type="spellEnd"/>
      <w:r>
        <w:t xml:space="preserve">), </w:t>
      </w:r>
    </w:p>
    <w:p w:rsidR="00191ED7" w:rsidRDefault="00191ED7" w:rsidP="00191ED7">
      <w:r>
        <w:t xml:space="preserve">                           </w:t>
      </w:r>
      <w:proofErr w:type="spellStart"/>
      <w:r>
        <w:t>overallgrades_skewness</w:t>
      </w:r>
      <w:proofErr w:type="spellEnd"/>
      <w:r>
        <w:t>=round(skewness(</w:t>
      </w:r>
      <w:proofErr w:type="spellStart"/>
      <w:r>
        <w:t>overallgrade</w:t>
      </w:r>
      <w:proofErr w:type="spellEnd"/>
      <w:proofErr w:type="gramStart"/>
      <w:r>
        <w:t>),digits</w:t>
      </w:r>
      <w:proofErr w:type="gramEnd"/>
      <w:r>
        <w:t xml:space="preserve"> = 2),     </w:t>
      </w:r>
    </w:p>
    <w:p w:rsidR="00191ED7" w:rsidRDefault="00191ED7" w:rsidP="00191ED7">
      <w:r>
        <w:t xml:space="preserve">                           </w:t>
      </w:r>
      <w:proofErr w:type="spellStart"/>
      <w:r>
        <w:t>overallgrades_avg</w:t>
      </w:r>
      <w:proofErr w:type="spellEnd"/>
      <w:r>
        <w:t>=round(mean(</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sd</w:t>
      </w:r>
      <w:proofErr w:type="spellEnd"/>
      <w:r>
        <w:t>=round(</w:t>
      </w:r>
      <w:proofErr w:type="spellStart"/>
      <w:r>
        <w:t>sd</w:t>
      </w:r>
      <w:proofErr w:type="spellEnd"/>
      <w:r>
        <w:t>(</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var</w:t>
      </w:r>
      <w:proofErr w:type="spellEnd"/>
      <w:r>
        <w:t>=round(</w:t>
      </w:r>
      <w:proofErr w:type="spellStart"/>
      <w:r>
        <w:t>overallgrades_</w:t>
      </w:r>
      <w:proofErr w:type="gramStart"/>
      <w:r>
        <w:t>avg,overallgrades</w:t>
      </w:r>
      <w:proofErr w:type="gramEnd"/>
      <w:r>
        <w:t>_sd</w:t>
      </w:r>
      <w:proofErr w:type="spellEnd"/>
      <w:r>
        <w:t>),</w:t>
      </w:r>
    </w:p>
    <w:p w:rsidR="00191ED7" w:rsidRDefault="00191ED7" w:rsidP="00191ED7">
      <w:r>
        <w:t xml:space="preserve">                           </w:t>
      </w:r>
      <w:proofErr w:type="spellStart"/>
      <w:r>
        <w:t>overallgrades_med</w:t>
      </w:r>
      <w:proofErr w:type="spellEnd"/>
      <w:r>
        <w:t>=round(median(</w:t>
      </w:r>
      <w:proofErr w:type="spellStart"/>
      <w:r>
        <w:t>overallgrade</w:t>
      </w:r>
      <w:proofErr w:type="spellEnd"/>
      <w:proofErr w:type="gramStart"/>
      <w:r>
        <w:t>),digits</w:t>
      </w:r>
      <w:proofErr w:type="gramEnd"/>
      <w:r>
        <w:t>=2),</w:t>
      </w:r>
    </w:p>
    <w:p w:rsidR="00191ED7" w:rsidRDefault="00191ED7" w:rsidP="00191ED7">
      <w:r>
        <w:t xml:space="preserve">                           </w:t>
      </w:r>
      <w:proofErr w:type="spellStart"/>
      <w:r>
        <w:t>first_quartile</w:t>
      </w:r>
      <w:proofErr w:type="spellEnd"/>
      <w:r>
        <w:t>=round(summary(</w:t>
      </w:r>
      <w:proofErr w:type="spellStart"/>
      <w:r>
        <w:t>overallgrade</w:t>
      </w:r>
      <w:proofErr w:type="spellEnd"/>
      <w:proofErr w:type="gramStart"/>
      <w:r>
        <w:t>)[</w:t>
      </w:r>
      <w:proofErr w:type="gramEnd"/>
      <w:r>
        <w:t>2],digits = 2),</w:t>
      </w:r>
    </w:p>
    <w:p w:rsidR="00191ED7" w:rsidRDefault="00191ED7" w:rsidP="00191ED7">
      <w:r>
        <w:lastRenderedPageBreak/>
        <w:t xml:space="preserve">                           third_Quartile=round(summary(</w:t>
      </w:r>
      <w:proofErr w:type="spellStart"/>
      <w:r>
        <w:t>overallgrade</w:t>
      </w:r>
      <w:proofErr w:type="spellEnd"/>
      <w:r>
        <w:t>)[5</w:t>
      </w:r>
      <w:proofErr w:type="gramStart"/>
      <w:r>
        <w:t>],digits</w:t>
      </w:r>
      <w:proofErr w:type="gramEnd"/>
      <w:r>
        <w:t>=2))</w:t>
      </w:r>
    </w:p>
    <w:p w:rsidR="00191ED7" w:rsidRDefault="00191ED7" w:rsidP="00191ED7"/>
    <w:p w:rsidR="00191ED7" w:rsidRDefault="00191ED7" w:rsidP="00191ED7"/>
    <w:p w:rsidR="00191ED7" w:rsidRDefault="00191ED7" w:rsidP="00191ED7">
      <w:r>
        <w:t>##RTF file is used to export the above created summary table.</w:t>
      </w:r>
    </w:p>
    <w:p w:rsidR="00191ED7" w:rsidRDefault="00191ED7" w:rsidP="00191ED7">
      <w:r>
        <w:t>MotherEdu.rtf&lt;-</w:t>
      </w:r>
      <w:proofErr w:type="gramStart"/>
      <w:r>
        <w:t>RTF(</w:t>
      </w:r>
      <w:proofErr w:type="gramEnd"/>
      <w:r>
        <w:t xml:space="preserve">"MotherEdu.rtf", width=10, height=12, </w:t>
      </w:r>
      <w:proofErr w:type="spellStart"/>
      <w:r>
        <w:t>font.size</w:t>
      </w:r>
      <w:proofErr w:type="spellEnd"/>
      <w:r>
        <w:t xml:space="preserve">=9, </w:t>
      </w:r>
      <w:proofErr w:type="spellStart"/>
      <w:r>
        <w:t>omi</w:t>
      </w:r>
      <w:proofErr w:type="spellEnd"/>
      <w:r>
        <w:t>=c(1,1,1,1))</w:t>
      </w:r>
    </w:p>
    <w:p w:rsidR="00191ED7" w:rsidRDefault="00191ED7" w:rsidP="00191ED7"/>
    <w:p w:rsidR="00191ED7" w:rsidRDefault="00191ED7" w:rsidP="00191ED7">
      <w:proofErr w:type="gramStart"/>
      <w:r>
        <w:t>addTable(</w:t>
      </w:r>
      <w:proofErr w:type="gramEnd"/>
      <w:r>
        <w:t>MotherEdu.rtf ,</w:t>
      </w:r>
      <w:proofErr w:type="spellStart"/>
      <w:r>
        <w:t>MotherEduLevel_data</w:t>
      </w:r>
      <w:proofErr w:type="spellEnd"/>
      <w:r>
        <w:t xml:space="preserve"> , </w:t>
      </w:r>
      <w:proofErr w:type="spellStart"/>
      <w:r>
        <w:t>font.size</w:t>
      </w:r>
      <w:proofErr w:type="spellEnd"/>
      <w:r>
        <w:t xml:space="preserve">=8, </w:t>
      </w:r>
      <w:proofErr w:type="spellStart"/>
      <w:r>
        <w:t>row.names</w:t>
      </w:r>
      <w:proofErr w:type="spellEnd"/>
      <w:r>
        <w:t xml:space="preserve">=TRUE, </w:t>
      </w:r>
      <w:proofErr w:type="spellStart"/>
      <w:r>
        <w:t>NA.string</w:t>
      </w:r>
      <w:proofErr w:type="spellEnd"/>
      <w:r>
        <w:t>="-")</w:t>
      </w:r>
    </w:p>
    <w:p w:rsidR="00191ED7" w:rsidRDefault="00191ED7" w:rsidP="00191ED7"/>
    <w:p w:rsidR="00191ED7" w:rsidRDefault="00191ED7" w:rsidP="00191ED7">
      <w:proofErr w:type="gramStart"/>
      <w:r>
        <w:t>done(</w:t>
      </w:r>
      <w:proofErr w:type="gramEnd"/>
      <w:r>
        <w:t>MotherEdu.rtf)</w:t>
      </w:r>
    </w:p>
    <w:p w:rsidR="00191ED7" w:rsidRDefault="00191ED7" w:rsidP="00191ED7"/>
    <w:p w:rsidR="00191ED7" w:rsidRDefault="00191ED7" w:rsidP="00191ED7">
      <w:r>
        <w:t xml:space="preserve"># Create categorical variable for level of </w:t>
      </w:r>
      <w:proofErr w:type="spellStart"/>
      <w:r>
        <w:t>Fathers's</w:t>
      </w:r>
      <w:proofErr w:type="spellEnd"/>
      <w:r>
        <w:t xml:space="preserve"> education</w:t>
      </w:r>
    </w:p>
    <w:p w:rsidR="00191ED7" w:rsidRDefault="00191ED7" w:rsidP="00191ED7">
      <w:proofErr w:type="spellStart"/>
      <w:r>
        <w:t>student$FatherEdu</w:t>
      </w:r>
      <w:proofErr w:type="spellEnd"/>
      <w:r>
        <w:t xml:space="preserve"> &lt;- </w:t>
      </w:r>
      <w:proofErr w:type="gramStart"/>
      <w:r>
        <w:t>factor(</w:t>
      </w:r>
      <w:proofErr w:type="spellStart"/>
      <w:proofErr w:type="gramEnd"/>
      <w:r>
        <w:t>student$Fedu</w:t>
      </w:r>
      <w:proofErr w:type="spellEnd"/>
      <w:r>
        <w:t>, levels = c(0, 1,2,3,4), labels = c("none","4th grade","5th to 9th","secondary","higher")) #Transform the data to factor</w:t>
      </w:r>
    </w:p>
    <w:p w:rsidR="00191ED7" w:rsidRDefault="00191ED7" w:rsidP="00191ED7"/>
    <w:p w:rsidR="00191ED7" w:rsidRDefault="00191ED7" w:rsidP="00191ED7">
      <w:r>
        <w:t># Summary tables for Father's education levels</w:t>
      </w:r>
    </w:p>
    <w:p w:rsidR="00191ED7" w:rsidRDefault="00191ED7" w:rsidP="00191ED7">
      <w:proofErr w:type="spellStart"/>
      <w:r>
        <w:t>FatherEduLevel_data</w:t>
      </w:r>
      <w:proofErr w:type="spellEnd"/>
      <w:r>
        <w:t>&lt;-</w:t>
      </w:r>
      <w:proofErr w:type="spellStart"/>
      <w:proofErr w:type="gramStart"/>
      <w:r>
        <w:t>ddply</w:t>
      </w:r>
      <w:proofErr w:type="spellEnd"/>
      <w:r>
        <w:t>(</w:t>
      </w:r>
      <w:proofErr w:type="gramEnd"/>
      <w:r>
        <w:t>student, c("</w:t>
      </w:r>
      <w:proofErr w:type="spellStart"/>
      <w:r>
        <w:t>FatherEdu</w:t>
      </w:r>
      <w:proofErr w:type="spellEnd"/>
      <w:r>
        <w:t>"), summarise,      N = length(</w:t>
      </w:r>
      <w:proofErr w:type="spellStart"/>
      <w:r>
        <w:t>FatherEdu</w:t>
      </w:r>
      <w:proofErr w:type="spellEnd"/>
      <w:r>
        <w:t xml:space="preserve">),  </w:t>
      </w:r>
    </w:p>
    <w:p w:rsidR="00191ED7" w:rsidRDefault="00191ED7" w:rsidP="00191ED7">
      <w:r>
        <w:t xml:space="preserve">                           </w:t>
      </w:r>
      <w:proofErr w:type="spellStart"/>
      <w:r>
        <w:t>overallgrades_skewness</w:t>
      </w:r>
      <w:proofErr w:type="spellEnd"/>
      <w:r>
        <w:t>=round(skewness(</w:t>
      </w:r>
      <w:proofErr w:type="spellStart"/>
      <w:r>
        <w:t>overallgrade</w:t>
      </w:r>
      <w:proofErr w:type="spellEnd"/>
      <w:proofErr w:type="gramStart"/>
      <w:r>
        <w:t>),digits</w:t>
      </w:r>
      <w:proofErr w:type="gramEnd"/>
      <w:r>
        <w:t xml:space="preserve"> = 2),      </w:t>
      </w:r>
    </w:p>
    <w:p w:rsidR="00191ED7" w:rsidRDefault="00191ED7" w:rsidP="00191ED7">
      <w:r>
        <w:t xml:space="preserve">                           </w:t>
      </w:r>
      <w:proofErr w:type="spellStart"/>
      <w:r>
        <w:t>overallgrades_avg</w:t>
      </w:r>
      <w:proofErr w:type="spellEnd"/>
      <w:r>
        <w:t>=round(mean(</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sd</w:t>
      </w:r>
      <w:proofErr w:type="spellEnd"/>
      <w:r>
        <w:t>=round(</w:t>
      </w:r>
      <w:proofErr w:type="spellStart"/>
      <w:r>
        <w:t>sd</w:t>
      </w:r>
      <w:proofErr w:type="spellEnd"/>
      <w:r>
        <w:t>(</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var</w:t>
      </w:r>
      <w:proofErr w:type="spellEnd"/>
      <w:r>
        <w:t>=round(</w:t>
      </w:r>
      <w:proofErr w:type="spellStart"/>
      <w:r>
        <w:t>overallgrades_</w:t>
      </w:r>
      <w:proofErr w:type="gramStart"/>
      <w:r>
        <w:t>avg,overallgrades</w:t>
      </w:r>
      <w:proofErr w:type="gramEnd"/>
      <w:r>
        <w:t>_sd</w:t>
      </w:r>
      <w:proofErr w:type="spellEnd"/>
      <w:r>
        <w:t>),</w:t>
      </w:r>
    </w:p>
    <w:p w:rsidR="00191ED7" w:rsidRDefault="00191ED7" w:rsidP="00191ED7">
      <w:r>
        <w:t xml:space="preserve">                           </w:t>
      </w:r>
      <w:proofErr w:type="spellStart"/>
      <w:r>
        <w:t>overallgrades_med</w:t>
      </w:r>
      <w:proofErr w:type="spellEnd"/>
      <w:r>
        <w:t>=round(median(</w:t>
      </w:r>
      <w:proofErr w:type="spellStart"/>
      <w:r>
        <w:t>overallgrade</w:t>
      </w:r>
      <w:proofErr w:type="spellEnd"/>
      <w:proofErr w:type="gramStart"/>
      <w:r>
        <w:t>),digits</w:t>
      </w:r>
      <w:proofErr w:type="gramEnd"/>
      <w:r>
        <w:t>=2),</w:t>
      </w:r>
    </w:p>
    <w:p w:rsidR="00191ED7" w:rsidRDefault="00191ED7" w:rsidP="00191ED7">
      <w:r>
        <w:t xml:space="preserve">                           </w:t>
      </w:r>
      <w:proofErr w:type="spellStart"/>
      <w:r>
        <w:t>first_quartile</w:t>
      </w:r>
      <w:proofErr w:type="spellEnd"/>
      <w:r>
        <w:t>=round(summary(</w:t>
      </w:r>
      <w:proofErr w:type="spellStart"/>
      <w:r>
        <w:t>overallgrade</w:t>
      </w:r>
      <w:proofErr w:type="spellEnd"/>
      <w:proofErr w:type="gramStart"/>
      <w:r>
        <w:t>)[</w:t>
      </w:r>
      <w:proofErr w:type="gramEnd"/>
      <w:r>
        <w:t>2],digits = 2),</w:t>
      </w:r>
    </w:p>
    <w:p w:rsidR="00191ED7" w:rsidRDefault="00191ED7" w:rsidP="00191ED7">
      <w:r>
        <w:t xml:space="preserve">                           third_Quartile=round(summary(</w:t>
      </w:r>
      <w:proofErr w:type="spellStart"/>
      <w:r>
        <w:t>overallgrade</w:t>
      </w:r>
      <w:proofErr w:type="spellEnd"/>
      <w:r>
        <w:t>)[5</w:t>
      </w:r>
      <w:proofErr w:type="gramStart"/>
      <w:r>
        <w:t>],digits</w:t>
      </w:r>
      <w:proofErr w:type="gramEnd"/>
      <w:r>
        <w:t>=2))</w:t>
      </w:r>
    </w:p>
    <w:p w:rsidR="00191ED7" w:rsidRDefault="00191ED7" w:rsidP="00191ED7"/>
    <w:p w:rsidR="00191ED7" w:rsidRDefault="00191ED7" w:rsidP="00191ED7">
      <w:r>
        <w:t>##RTF file is used to export the above created summary table.</w:t>
      </w:r>
    </w:p>
    <w:p w:rsidR="00191ED7" w:rsidRDefault="00191ED7" w:rsidP="00191ED7">
      <w:r>
        <w:t>FatherEdu.rtf&lt;-</w:t>
      </w:r>
      <w:proofErr w:type="gramStart"/>
      <w:r>
        <w:t>RTF(</w:t>
      </w:r>
      <w:proofErr w:type="gramEnd"/>
      <w:r>
        <w:t xml:space="preserve">"FatherEdu.rtf", width=10, height=12, </w:t>
      </w:r>
      <w:proofErr w:type="spellStart"/>
      <w:r>
        <w:t>font.size</w:t>
      </w:r>
      <w:proofErr w:type="spellEnd"/>
      <w:r>
        <w:t xml:space="preserve">=9, </w:t>
      </w:r>
      <w:proofErr w:type="spellStart"/>
      <w:r>
        <w:t>omi</w:t>
      </w:r>
      <w:proofErr w:type="spellEnd"/>
      <w:r>
        <w:t>=c(1,1,1,1))</w:t>
      </w:r>
    </w:p>
    <w:p w:rsidR="00191ED7" w:rsidRDefault="00191ED7" w:rsidP="00191ED7"/>
    <w:p w:rsidR="00191ED7" w:rsidRDefault="00191ED7" w:rsidP="00191ED7">
      <w:proofErr w:type="gramStart"/>
      <w:r>
        <w:t>addTable(</w:t>
      </w:r>
      <w:proofErr w:type="gramEnd"/>
      <w:r>
        <w:t>FatherEdu.rtf ,</w:t>
      </w:r>
      <w:proofErr w:type="spellStart"/>
      <w:r>
        <w:t>FatherEduLevel_data</w:t>
      </w:r>
      <w:proofErr w:type="spellEnd"/>
      <w:r>
        <w:t xml:space="preserve"> , </w:t>
      </w:r>
      <w:proofErr w:type="spellStart"/>
      <w:r>
        <w:t>font.size</w:t>
      </w:r>
      <w:proofErr w:type="spellEnd"/>
      <w:r>
        <w:t xml:space="preserve">=8, </w:t>
      </w:r>
      <w:proofErr w:type="spellStart"/>
      <w:r>
        <w:t>row.names</w:t>
      </w:r>
      <w:proofErr w:type="spellEnd"/>
      <w:r>
        <w:t xml:space="preserve">=TRUE, </w:t>
      </w:r>
      <w:proofErr w:type="spellStart"/>
      <w:r>
        <w:t>NA.string</w:t>
      </w:r>
      <w:proofErr w:type="spellEnd"/>
      <w:r>
        <w:t>="-")</w:t>
      </w:r>
    </w:p>
    <w:p w:rsidR="00191ED7" w:rsidRDefault="00191ED7" w:rsidP="00191ED7"/>
    <w:p w:rsidR="00191ED7" w:rsidRDefault="00191ED7" w:rsidP="00191ED7">
      <w:proofErr w:type="gramStart"/>
      <w:r>
        <w:t>done(</w:t>
      </w:r>
      <w:proofErr w:type="gramEnd"/>
      <w:r>
        <w:t>FatherEdu.rtf)</w:t>
      </w:r>
    </w:p>
    <w:p w:rsidR="00191ED7" w:rsidRDefault="00191ED7" w:rsidP="00191ED7"/>
    <w:p w:rsidR="00191ED7" w:rsidRDefault="00191ED7" w:rsidP="00191ED7"/>
    <w:p w:rsidR="00191ED7" w:rsidRDefault="00191ED7" w:rsidP="00191ED7">
      <w:r>
        <w:t xml:space="preserve"># Create Box Plot for overall grades depending on Mother's education </w:t>
      </w:r>
    </w:p>
    <w:p w:rsidR="00191ED7" w:rsidRDefault="00191ED7" w:rsidP="00191ED7">
      <w:proofErr w:type="spellStart"/>
      <w:r>
        <w:t>MotherEduBoxPlot</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MotherEdu</w:t>
      </w:r>
      <w:proofErr w:type="spellEnd"/>
      <w:r>
        <w:t>, y=</w:t>
      </w:r>
      <w:proofErr w:type="spellStart"/>
      <w:r>
        <w:t>overallgrade,fill</w:t>
      </w:r>
      <w:proofErr w:type="spellEnd"/>
      <w:r>
        <w:t>=</w:t>
      </w:r>
      <w:proofErr w:type="spellStart"/>
      <w:r>
        <w:t>student$MotherEdu</w:t>
      </w:r>
      <w:proofErr w:type="spellEnd"/>
      <w:r>
        <w:t xml:space="preserve">)) + </w:t>
      </w:r>
    </w:p>
    <w:p w:rsidR="00191ED7" w:rsidRDefault="00191ED7" w:rsidP="00191ED7">
      <w:r>
        <w:t xml:space="preserve">  </w:t>
      </w:r>
      <w:proofErr w:type="spellStart"/>
      <w:r>
        <w:t>geom_</w:t>
      </w:r>
      <w:proofErr w:type="gramStart"/>
      <w:r>
        <w:t>boxplot</w:t>
      </w:r>
      <w:proofErr w:type="spellEnd"/>
      <w:r>
        <w:t>(</w:t>
      </w:r>
      <w:proofErr w:type="gramEnd"/>
      <w:r>
        <w:t>) +</w:t>
      </w:r>
    </w:p>
    <w:p w:rsidR="00191ED7" w:rsidRDefault="00191ED7" w:rsidP="00191ED7">
      <w:r>
        <w:t xml:space="preserve">  </w:t>
      </w:r>
      <w:proofErr w:type="spellStart"/>
      <w:r>
        <w:t>theme_</w:t>
      </w:r>
      <w:proofErr w:type="gramStart"/>
      <w:r>
        <w:t>bw</w:t>
      </w:r>
      <w:proofErr w:type="spellEnd"/>
      <w:r>
        <w:t>(</w:t>
      </w:r>
      <w:proofErr w:type="gramEnd"/>
      <w:r>
        <w:t>)+</w:t>
      </w:r>
    </w:p>
    <w:p w:rsidR="00191ED7" w:rsidRDefault="00191ED7" w:rsidP="00191ED7">
      <w:r>
        <w:t xml:space="preserve">  </w:t>
      </w:r>
      <w:proofErr w:type="gramStart"/>
      <w:r>
        <w:t>labs(</w:t>
      </w:r>
      <w:proofErr w:type="gramEnd"/>
      <w:r>
        <w:t>title = "Influence of Mother's education on Overall Grades")+</w:t>
      </w:r>
    </w:p>
    <w:p w:rsidR="00191ED7" w:rsidRDefault="00191ED7" w:rsidP="00191ED7">
      <w:r>
        <w:t xml:space="preserve">  </w:t>
      </w:r>
      <w:proofErr w:type="spellStart"/>
      <w:proofErr w:type="gramStart"/>
      <w:r>
        <w:t>xlab</w:t>
      </w:r>
      <w:proofErr w:type="spellEnd"/>
      <w:r>
        <w:t>(</w:t>
      </w:r>
      <w:proofErr w:type="gramEnd"/>
      <w:r>
        <w:t>"Mother's Education")+</w:t>
      </w:r>
    </w:p>
    <w:p w:rsidR="00191ED7" w:rsidRDefault="00191ED7" w:rsidP="00191ED7">
      <w:r>
        <w:t xml:space="preserve">  </w:t>
      </w:r>
      <w:proofErr w:type="spellStart"/>
      <w:proofErr w:type="gramStart"/>
      <w:r>
        <w:t>ylab</w:t>
      </w:r>
      <w:proofErr w:type="spellEnd"/>
      <w:r>
        <w:t>(</w:t>
      </w:r>
      <w:proofErr w:type="gramEnd"/>
      <w:r>
        <w:t>"Overall Grades")+</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 = mean, </w:t>
      </w:r>
      <w:proofErr w:type="spellStart"/>
      <w:r>
        <w:t>geom</w:t>
      </w:r>
      <w:proofErr w:type="spellEnd"/>
      <w:r>
        <w:t xml:space="preserve"> = "point",</w:t>
      </w:r>
    </w:p>
    <w:p w:rsidR="00191ED7" w:rsidRDefault="00191ED7" w:rsidP="00191ED7">
      <w:r>
        <w:t xml:space="preserve">  shape = 18, size = 2.5, </w:t>
      </w:r>
      <w:proofErr w:type="spellStart"/>
      <w:r>
        <w:t>color</w:t>
      </w:r>
      <w:proofErr w:type="spellEnd"/>
      <w:r>
        <w:t xml:space="preserve"> = "#FC4E07</w:t>
      </w:r>
      <w:proofErr w:type="gramStart"/>
      <w:r>
        <w:t>")  #</w:t>
      </w:r>
      <w:proofErr w:type="gramEnd"/>
      <w:r>
        <w:t xml:space="preserve"> Add a Box Plot on Top with red </w:t>
      </w:r>
      <w:proofErr w:type="spellStart"/>
      <w:r>
        <w:t>color</w:t>
      </w:r>
      <w:proofErr w:type="spellEnd"/>
      <w:r>
        <w:t xml:space="preserve"> on the mean.</w:t>
      </w:r>
    </w:p>
    <w:p w:rsidR="00191ED7" w:rsidRDefault="00191ED7" w:rsidP="00191ED7">
      <w:r>
        <w:t xml:space="preserve">  </w:t>
      </w:r>
      <w:proofErr w:type="spellStart"/>
      <w:proofErr w:type="gramStart"/>
      <w:r>
        <w:t>png</w:t>
      </w:r>
      <w:proofErr w:type="spellEnd"/>
      <w:r>
        <w:t>(</w:t>
      </w:r>
      <w:proofErr w:type="gramEnd"/>
      <w:r>
        <w:t>file ="MotherEduBoxPlot.png", width = 900, height = 900) #Create and edit PNG file</w:t>
      </w:r>
    </w:p>
    <w:p w:rsidR="00191ED7" w:rsidRDefault="00191ED7" w:rsidP="00191ED7">
      <w:r>
        <w:t xml:space="preserve">  </w:t>
      </w:r>
      <w:proofErr w:type="gramStart"/>
      <w:r>
        <w:t>print(</w:t>
      </w:r>
      <w:proofErr w:type="spellStart"/>
      <w:proofErr w:type="gramEnd"/>
      <w:r>
        <w:t>MotherEduBoxPlot</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t xml:space="preserve"># Create Violin Plot for overall grades depending on Mother's education </w:t>
      </w:r>
    </w:p>
    <w:p w:rsidR="00191ED7" w:rsidRDefault="00191ED7" w:rsidP="00191ED7">
      <w:proofErr w:type="spellStart"/>
      <w:r>
        <w:t>MotherEduViolin</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MotherEdu</w:t>
      </w:r>
      <w:proofErr w:type="spellEnd"/>
      <w:r>
        <w:t>, y=</w:t>
      </w:r>
      <w:proofErr w:type="spellStart"/>
      <w:r>
        <w:t>overallgrade</w:t>
      </w:r>
      <w:proofErr w:type="spellEnd"/>
      <w:r>
        <w:t>, fill=</w:t>
      </w:r>
      <w:proofErr w:type="spellStart"/>
      <w:r>
        <w:t>student$MotherEdu</w:t>
      </w:r>
      <w:proofErr w:type="spellEnd"/>
      <w:r>
        <w:t>)) +</w:t>
      </w:r>
    </w:p>
    <w:p w:rsidR="00191ED7" w:rsidRDefault="00191ED7" w:rsidP="00191ED7">
      <w:r>
        <w:t xml:space="preserve">  scale_y_log10() +</w:t>
      </w:r>
    </w:p>
    <w:p w:rsidR="00191ED7" w:rsidRDefault="00191ED7" w:rsidP="00191ED7">
      <w:r>
        <w:t xml:space="preserve">  </w:t>
      </w:r>
      <w:proofErr w:type="spellStart"/>
      <w:r>
        <w:t>geom_</w:t>
      </w:r>
      <w:proofErr w:type="gramStart"/>
      <w:r>
        <w:t>violin</w:t>
      </w:r>
      <w:proofErr w:type="spellEnd"/>
      <w:r>
        <w:t>(</w:t>
      </w:r>
      <w:proofErr w:type="gramEnd"/>
      <w:r>
        <w:t>) +                   # Make it a Violin Plot</w:t>
      </w:r>
    </w:p>
    <w:p w:rsidR="00191ED7" w:rsidRDefault="00191ED7" w:rsidP="00191ED7">
      <w:r>
        <w:t xml:space="preserve">  </w:t>
      </w:r>
      <w:proofErr w:type="spellStart"/>
      <w:r>
        <w:t>theme_</w:t>
      </w:r>
      <w:proofErr w:type="gramStart"/>
      <w:r>
        <w:t>bw</w:t>
      </w:r>
      <w:proofErr w:type="spellEnd"/>
      <w:r>
        <w:t>(</w:t>
      </w:r>
      <w:proofErr w:type="gramEnd"/>
      <w:r>
        <w:t xml:space="preserve">) +                      # Change Background </w:t>
      </w:r>
      <w:proofErr w:type="spellStart"/>
      <w:r>
        <w:t>Color</w:t>
      </w:r>
      <w:proofErr w:type="spellEnd"/>
    </w:p>
    <w:p w:rsidR="00191ED7" w:rsidRDefault="00191ED7" w:rsidP="00191ED7">
      <w:r>
        <w:t xml:space="preserve">  </w:t>
      </w:r>
      <w:proofErr w:type="gramStart"/>
      <w:r>
        <w:t>labs(</w:t>
      </w:r>
      <w:proofErr w:type="gramEnd"/>
      <w:r>
        <w:t>title = "Overall grade depending on Mother's Education") + # Add a Title</w:t>
      </w:r>
    </w:p>
    <w:p w:rsidR="00191ED7" w:rsidRDefault="00191ED7" w:rsidP="00191ED7">
      <w:r>
        <w:t xml:space="preserve">  </w:t>
      </w:r>
      <w:proofErr w:type="spellStart"/>
      <w:proofErr w:type="gramStart"/>
      <w:r>
        <w:t>xlab</w:t>
      </w:r>
      <w:proofErr w:type="spellEnd"/>
      <w:r>
        <w:t>(</w:t>
      </w:r>
      <w:proofErr w:type="gramEnd"/>
      <w:r>
        <w:t>"Mother's Education Level") +          # Label for X-Axis</w:t>
      </w:r>
    </w:p>
    <w:p w:rsidR="00191ED7" w:rsidRDefault="00191ED7" w:rsidP="00191ED7">
      <w:r>
        <w:t xml:space="preserve">  </w:t>
      </w:r>
      <w:proofErr w:type="spellStart"/>
      <w:proofErr w:type="gramStart"/>
      <w:r>
        <w:t>ylab</w:t>
      </w:r>
      <w:proofErr w:type="spellEnd"/>
      <w:r>
        <w:t>(</w:t>
      </w:r>
      <w:proofErr w:type="gramEnd"/>
      <w:r>
        <w:t>"Overall Grade") +                 # Label for Y-Axis</w:t>
      </w:r>
    </w:p>
    <w:p w:rsidR="00191ED7" w:rsidRDefault="00191ED7" w:rsidP="00191ED7">
      <w:r>
        <w:t xml:space="preserve">  </w:t>
      </w:r>
      <w:proofErr w:type="spellStart"/>
      <w:r>
        <w:t>scale_fill_</w:t>
      </w:r>
      <w:proofErr w:type="gramStart"/>
      <w:r>
        <w:t>brewer</w:t>
      </w:r>
      <w:proofErr w:type="spellEnd"/>
      <w:r>
        <w:t>(</w:t>
      </w:r>
      <w:proofErr w:type="gramEnd"/>
      <w:r>
        <w:t>palette = "</w:t>
      </w:r>
      <w:proofErr w:type="spellStart"/>
      <w:r>
        <w:t>YlOrRd</w:t>
      </w:r>
      <w:proofErr w:type="spellEnd"/>
      <w:r>
        <w:t>") +</w:t>
      </w:r>
    </w:p>
    <w:p w:rsidR="00191ED7" w:rsidRDefault="00191ED7" w:rsidP="00191ED7">
      <w:r>
        <w:t xml:space="preserve">  guides(fill=FALSE) +              # Remove the legend</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mean, </w:t>
      </w:r>
      <w:proofErr w:type="spellStart"/>
      <w:r>
        <w:t>geom</w:t>
      </w:r>
      <w:proofErr w:type="spellEnd"/>
      <w:r>
        <w:t xml:space="preserve">="point", size=2, </w:t>
      </w:r>
      <w:proofErr w:type="spellStart"/>
      <w:r>
        <w:t>color</w:t>
      </w:r>
      <w:proofErr w:type="spellEnd"/>
      <w:r>
        <w:t>="green") # violin plot with mean points</w:t>
      </w:r>
    </w:p>
    <w:p w:rsidR="00191ED7" w:rsidRDefault="00191ED7" w:rsidP="00191ED7">
      <w:r>
        <w:t xml:space="preserve">  </w:t>
      </w:r>
      <w:proofErr w:type="spellStart"/>
      <w:proofErr w:type="gramStart"/>
      <w:r>
        <w:t>png</w:t>
      </w:r>
      <w:proofErr w:type="spellEnd"/>
      <w:r>
        <w:t>(</w:t>
      </w:r>
      <w:proofErr w:type="gramEnd"/>
      <w:r>
        <w:t>file ="MotherEduViolin.png", width = 900, height = 900) #Create and edit PNG file</w:t>
      </w:r>
    </w:p>
    <w:p w:rsidR="00191ED7" w:rsidRDefault="00191ED7" w:rsidP="00191ED7">
      <w:r>
        <w:t xml:space="preserve">  </w:t>
      </w:r>
      <w:proofErr w:type="gramStart"/>
      <w:r>
        <w:t>print(</w:t>
      </w:r>
      <w:proofErr w:type="spellStart"/>
      <w:proofErr w:type="gramEnd"/>
      <w:r>
        <w:t>MotherEduViolin</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lastRenderedPageBreak/>
        <w:t xml:space="preserve"># Create Box Plot for </w:t>
      </w:r>
      <w:proofErr w:type="spellStart"/>
      <w:r>
        <w:t>overll</w:t>
      </w:r>
      <w:proofErr w:type="spellEnd"/>
      <w:r>
        <w:t xml:space="preserve"> grades depending on Father's education </w:t>
      </w:r>
    </w:p>
    <w:p w:rsidR="00191ED7" w:rsidRDefault="00191ED7" w:rsidP="00191ED7">
      <w:proofErr w:type="spellStart"/>
      <w:r>
        <w:t>FatherEduBoxPlot</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FatherEdu</w:t>
      </w:r>
      <w:proofErr w:type="spellEnd"/>
      <w:r>
        <w:t>, y=</w:t>
      </w:r>
      <w:proofErr w:type="spellStart"/>
      <w:r>
        <w:t>overallgrade</w:t>
      </w:r>
      <w:proofErr w:type="spellEnd"/>
      <w:r>
        <w:t>, fill=</w:t>
      </w:r>
      <w:proofErr w:type="spellStart"/>
      <w:r>
        <w:t>student$FatherEdu</w:t>
      </w:r>
      <w:proofErr w:type="spellEnd"/>
      <w:r>
        <w:t xml:space="preserve">)) + </w:t>
      </w:r>
    </w:p>
    <w:p w:rsidR="00191ED7" w:rsidRDefault="00191ED7" w:rsidP="00191ED7">
      <w:r>
        <w:t xml:space="preserve">  </w:t>
      </w:r>
      <w:proofErr w:type="spellStart"/>
      <w:r>
        <w:t>geom_</w:t>
      </w:r>
      <w:proofErr w:type="gramStart"/>
      <w:r>
        <w:t>boxplot</w:t>
      </w:r>
      <w:proofErr w:type="spellEnd"/>
      <w:r>
        <w:t>(</w:t>
      </w:r>
      <w:proofErr w:type="gramEnd"/>
      <w:r>
        <w:t>) +</w:t>
      </w:r>
    </w:p>
    <w:p w:rsidR="00191ED7" w:rsidRDefault="00191ED7" w:rsidP="00191ED7">
      <w:r>
        <w:t xml:space="preserve">  </w:t>
      </w:r>
      <w:proofErr w:type="spellStart"/>
      <w:r>
        <w:t>theme_</w:t>
      </w:r>
      <w:proofErr w:type="gramStart"/>
      <w:r>
        <w:t>bw</w:t>
      </w:r>
      <w:proofErr w:type="spellEnd"/>
      <w:r>
        <w:t>(</w:t>
      </w:r>
      <w:proofErr w:type="gramEnd"/>
      <w:r>
        <w:t>)+</w:t>
      </w:r>
    </w:p>
    <w:p w:rsidR="00191ED7" w:rsidRDefault="00191ED7" w:rsidP="00191ED7">
      <w:r>
        <w:t xml:space="preserve">  </w:t>
      </w:r>
      <w:proofErr w:type="gramStart"/>
      <w:r>
        <w:t>labs(</w:t>
      </w:r>
      <w:proofErr w:type="gramEnd"/>
      <w:r>
        <w:t>title = "Influence of Father's education on Overall Grades")+</w:t>
      </w:r>
    </w:p>
    <w:p w:rsidR="00191ED7" w:rsidRDefault="00191ED7" w:rsidP="00191ED7">
      <w:r>
        <w:t xml:space="preserve">  </w:t>
      </w:r>
      <w:proofErr w:type="spellStart"/>
      <w:proofErr w:type="gramStart"/>
      <w:r>
        <w:t>xlab</w:t>
      </w:r>
      <w:proofErr w:type="spellEnd"/>
      <w:r>
        <w:t>(</w:t>
      </w:r>
      <w:proofErr w:type="gramEnd"/>
      <w:r>
        <w:t>"Father's Education")+</w:t>
      </w:r>
    </w:p>
    <w:p w:rsidR="00191ED7" w:rsidRDefault="00191ED7" w:rsidP="00191ED7">
      <w:r>
        <w:t xml:space="preserve">  </w:t>
      </w:r>
      <w:proofErr w:type="spellStart"/>
      <w:proofErr w:type="gramStart"/>
      <w:r>
        <w:t>ylab</w:t>
      </w:r>
      <w:proofErr w:type="spellEnd"/>
      <w:r>
        <w:t>(</w:t>
      </w:r>
      <w:proofErr w:type="gramEnd"/>
      <w:r>
        <w:t>"Overall Grades")+</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 = mean, </w:t>
      </w:r>
      <w:proofErr w:type="spellStart"/>
      <w:r>
        <w:t>geom</w:t>
      </w:r>
      <w:proofErr w:type="spellEnd"/>
      <w:r>
        <w:t xml:space="preserve"> = "point",</w:t>
      </w:r>
    </w:p>
    <w:p w:rsidR="00191ED7" w:rsidRDefault="00191ED7" w:rsidP="00191ED7">
      <w:r>
        <w:t xml:space="preserve">  shape = 18, size = 2.5, </w:t>
      </w:r>
      <w:proofErr w:type="spellStart"/>
      <w:r>
        <w:t>color</w:t>
      </w:r>
      <w:proofErr w:type="spellEnd"/>
      <w:r>
        <w:t xml:space="preserve"> = "#FC4E07</w:t>
      </w:r>
      <w:proofErr w:type="gramStart"/>
      <w:r>
        <w:t>")  #</w:t>
      </w:r>
      <w:proofErr w:type="gramEnd"/>
      <w:r>
        <w:t xml:space="preserve"> Add a Box Plot on Top with red </w:t>
      </w:r>
      <w:proofErr w:type="spellStart"/>
      <w:r>
        <w:t>color</w:t>
      </w:r>
      <w:proofErr w:type="spellEnd"/>
      <w:r>
        <w:t xml:space="preserve"> on the mean.</w:t>
      </w:r>
    </w:p>
    <w:p w:rsidR="00191ED7" w:rsidRDefault="00191ED7" w:rsidP="00191ED7">
      <w:r>
        <w:t xml:space="preserve">  </w:t>
      </w:r>
      <w:proofErr w:type="spellStart"/>
      <w:proofErr w:type="gramStart"/>
      <w:r>
        <w:t>png</w:t>
      </w:r>
      <w:proofErr w:type="spellEnd"/>
      <w:r>
        <w:t>(</w:t>
      </w:r>
      <w:proofErr w:type="gramEnd"/>
      <w:r>
        <w:t>file ="FatherEduBoxPlot.png", width = 900, height = 900) #Create and edit PNG file</w:t>
      </w:r>
    </w:p>
    <w:p w:rsidR="00191ED7" w:rsidRDefault="00191ED7" w:rsidP="00191ED7">
      <w:r>
        <w:t xml:space="preserve">  </w:t>
      </w:r>
      <w:proofErr w:type="gramStart"/>
      <w:r>
        <w:t>print(</w:t>
      </w:r>
      <w:proofErr w:type="spellStart"/>
      <w:proofErr w:type="gramEnd"/>
      <w:r>
        <w:t>FatherEduBoxPlot</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t xml:space="preserve"># Create Violin Plot for overall grades depending on Father's education </w:t>
      </w:r>
    </w:p>
    <w:p w:rsidR="00191ED7" w:rsidRDefault="00191ED7" w:rsidP="00191ED7">
      <w:proofErr w:type="spellStart"/>
      <w:r>
        <w:t>FatherEduViolin</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FatherEdu</w:t>
      </w:r>
      <w:proofErr w:type="spellEnd"/>
      <w:r>
        <w:t>, y=</w:t>
      </w:r>
      <w:proofErr w:type="spellStart"/>
      <w:r>
        <w:t>overallgrade</w:t>
      </w:r>
      <w:proofErr w:type="spellEnd"/>
      <w:r>
        <w:t>, fill=</w:t>
      </w:r>
      <w:proofErr w:type="spellStart"/>
      <w:r>
        <w:t>FatherEdu</w:t>
      </w:r>
      <w:proofErr w:type="spellEnd"/>
      <w:r>
        <w:t xml:space="preserve">)) + </w:t>
      </w:r>
    </w:p>
    <w:p w:rsidR="00191ED7" w:rsidRDefault="00191ED7" w:rsidP="00191ED7">
      <w:r>
        <w:t xml:space="preserve">  scale_y_log10() +</w:t>
      </w:r>
    </w:p>
    <w:p w:rsidR="00191ED7" w:rsidRDefault="00191ED7" w:rsidP="00191ED7">
      <w:r>
        <w:t xml:space="preserve">  </w:t>
      </w:r>
      <w:proofErr w:type="spellStart"/>
      <w:r>
        <w:t>geom_</w:t>
      </w:r>
      <w:proofErr w:type="gramStart"/>
      <w:r>
        <w:t>violin</w:t>
      </w:r>
      <w:proofErr w:type="spellEnd"/>
      <w:r>
        <w:t>(</w:t>
      </w:r>
      <w:proofErr w:type="gramEnd"/>
      <w:r>
        <w:t>) +                   # Make it a Violin Plot</w:t>
      </w:r>
    </w:p>
    <w:p w:rsidR="00191ED7" w:rsidRDefault="00191ED7" w:rsidP="00191ED7">
      <w:r>
        <w:t xml:space="preserve">  </w:t>
      </w:r>
      <w:proofErr w:type="spellStart"/>
      <w:r>
        <w:t>theme_</w:t>
      </w:r>
      <w:proofErr w:type="gramStart"/>
      <w:r>
        <w:t>bw</w:t>
      </w:r>
      <w:proofErr w:type="spellEnd"/>
      <w:r>
        <w:t>(</w:t>
      </w:r>
      <w:proofErr w:type="gramEnd"/>
      <w:r>
        <w:t xml:space="preserve">) +                      # Change Background </w:t>
      </w:r>
      <w:proofErr w:type="spellStart"/>
      <w:r>
        <w:t>Color</w:t>
      </w:r>
      <w:proofErr w:type="spellEnd"/>
    </w:p>
    <w:p w:rsidR="00191ED7" w:rsidRDefault="00191ED7" w:rsidP="00191ED7">
      <w:r>
        <w:t xml:space="preserve">  </w:t>
      </w:r>
      <w:proofErr w:type="gramStart"/>
      <w:r>
        <w:t>labs(</w:t>
      </w:r>
      <w:proofErr w:type="gramEnd"/>
      <w:r>
        <w:t>title = "Overall grade depending on Father's Education") + # Add a Title</w:t>
      </w:r>
    </w:p>
    <w:p w:rsidR="00191ED7" w:rsidRDefault="00191ED7" w:rsidP="00191ED7">
      <w:r>
        <w:t xml:space="preserve">  </w:t>
      </w:r>
      <w:proofErr w:type="spellStart"/>
      <w:proofErr w:type="gramStart"/>
      <w:r>
        <w:t>xlab</w:t>
      </w:r>
      <w:proofErr w:type="spellEnd"/>
      <w:r>
        <w:t>(</w:t>
      </w:r>
      <w:proofErr w:type="gramEnd"/>
      <w:r>
        <w:t>"Father's Education Level") +          # Label for X-Axis</w:t>
      </w:r>
    </w:p>
    <w:p w:rsidR="00191ED7" w:rsidRDefault="00191ED7" w:rsidP="00191ED7">
      <w:r>
        <w:t xml:space="preserve">  </w:t>
      </w:r>
      <w:proofErr w:type="spellStart"/>
      <w:proofErr w:type="gramStart"/>
      <w:r>
        <w:t>ylab</w:t>
      </w:r>
      <w:proofErr w:type="spellEnd"/>
      <w:r>
        <w:t>(</w:t>
      </w:r>
      <w:proofErr w:type="gramEnd"/>
      <w:r>
        <w:t>"Overall Grade") +                 # Label for Y-Axis</w:t>
      </w:r>
    </w:p>
    <w:p w:rsidR="00191ED7" w:rsidRDefault="00191ED7" w:rsidP="00191ED7">
      <w:r>
        <w:t xml:space="preserve">  </w:t>
      </w:r>
      <w:proofErr w:type="spellStart"/>
      <w:r>
        <w:t>scale_fill_</w:t>
      </w:r>
      <w:proofErr w:type="gramStart"/>
      <w:r>
        <w:t>brewer</w:t>
      </w:r>
      <w:proofErr w:type="spellEnd"/>
      <w:r>
        <w:t>(</w:t>
      </w:r>
      <w:proofErr w:type="gramEnd"/>
      <w:r>
        <w:t>palette = "</w:t>
      </w:r>
      <w:proofErr w:type="spellStart"/>
      <w:r>
        <w:t>YlOrRd</w:t>
      </w:r>
      <w:proofErr w:type="spellEnd"/>
      <w:r>
        <w:t>") +</w:t>
      </w:r>
    </w:p>
    <w:p w:rsidR="00191ED7" w:rsidRDefault="00191ED7" w:rsidP="00191ED7">
      <w:r>
        <w:t xml:space="preserve">  guides(fill=FALSE) +              # Remove the legend</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mean, </w:t>
      </w:r>
      <w:proofErr w:type="spellStart"/>
      <w:r>
        <w:t>geom</w:t>
      </w:r>
      <w:proofErr w:type="spellEnd"/>
      <w:r>
        <w:t xml:space="preserve">="point", size=2, </w:t>
      </w:r>
      <w:proofErr w:type="spellStart"/>
      <w:r>
        <w:t>color</w:t>
      </w:r>
      <w:proofErr w:type="spellEnd"/>
      <w:r>
        <w:t>="green") # violin plot with mean points</w:t>
      </w:r>
    </w:p>
    <w:p w:rsidR="00191ED7" w:rsidRDefault="00191ED7" w:rsidP="00191ED7">
      <w:r>
        <w:t xml:space="preserve">  </w:t>
      </w:r>
      <w:proofErr w:type="spellStart"/>
      <w:proofErr w:type="gramStart"/>
      <w:r>
        <w:t>png</w:t>
      </w:r>
      <w:proofErr w:type="spellEnd"/>
      <w:r>
        <w:t>(</w:t>
      </w:r>
      <w:proofErr w:type="gramEnd"/>
      <w:r>
        <w:t>file ="FatherEduViolin.png", width = 900, height = 900) #Create and edit PNG file</w:t>
      </w:r>
    </w:p>
    <w:p w:rsidR="00191ED7" w:rsidRDefault="00191ED7" w:rsidP="00191ED7">
      <w:r>
        <w:t xml:space="preserve">  </w:t>
      </w:r>
      <w:proofErr w:type="gramStart"/>
      <w:r>
        <w:t>print(</w:t>
      </w:r>
      <w:proofErr w:type="spellStart"/>
      <w:proofErr w:type="gramEnd"/>
      <w:r>
        <w:t>FatherEduViolin</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t># Conduct a One-Way Analysis of Variance for overall grades for Mother's Education (ANOVA)</w:t>
      </w:r>
    </w:p>
    <w:p w:rsidR="00191ED7" w:rsidRDefault="00191ED7" w:rsidP="00191ED7">
      <w:proofErr w:type="spellStart"/>
      <w:r>
        <w:lastRenderedPageBreak/>
        <w:t>aovResult</w:t>
      </w:r>
      <w:proofErr w:type="spellEnd"/>
      <w:r>
        <w:t xml:space="preserve"> = </w:t>
      </w:r>
      <w:proofErr w:type="spellStart"/>
      <w:proofErr w:type="gramStart"/>
      <w:r>
        <w:t>aov</w:t>
      </w:r>
      <w:proofErr w:type="spellEnd"/>
      <w:r>
        <w:t>(</w:t>
      </w:r>
      <w:proofErr w:type="spellStart"/>
      <w:proofErr w:type="gramEnd"/>
      <w:r>
        <w:t>overallgrade</w:t>
      </w:r>
      <w:proofErr w:type="spellEnd"/>
      <w:r>
        <w:t xml:space="preserve"> ~ </w:t>
      </w:r>
      <w:proofErr w:type="spellStart"/>
      <w:r>
        <w:t>MotherEdu</w:t>
      </w:r>
      <w:proofErr w:type="spellEnd"/>
      <w:r>
        <w:t>, data=student)</w:t>
      </w:r>
    </w:p>
    <w:p w:rsidR="00191ED7" w:rsidRDefault="00191ED7" w:rsidP="00191ED7">
      <w:r>
        <w:t>summary(</w:t>
      </w:r>
      <w:proofErr w:type="spellStart"/>
      <w:r>
        <w:t>aovResult</w:t>
      </w:r>
      <w:proofErr w:type="spellEnd"/>
      <w:r>
        <w:t>)</w:t>
      </w:r>
    </w:p>
    <w:p w:rsidR="00191ED7" w:rsidRDefault="00191ED7" w:rsidP="00191ED7"/>
    <w:p w:rsidR="00191ED7" w:rsidRDefault="00191ED7" w:rsidP="00191ED7">
      <w:r>
        <w:t># Conduct a One-Way Analysis of Variance for overall grades for Father's Education (ANOVA)</w:t>
      </w:r>
    </w:p>
    <w:p w:rsidR="00191ED7" w:rsidRDefault="00191ED7" w:rsidP="00191ED7">
      <w:proofErr w:type="spellStart"/>
      <w:r>
        <w:t>aovResult</w:t>
      </w:r>
      <w:proofErr w:type="spellEnd"/>
      <w:r>
        <w:t xml:space="preserve"> = </w:t>
      </w:r>
      <w:proofErr w:type="spellStart"/>
      <w:proofErr w:type="gramStart"/>
      <w:r>
        <w:t>aov</w:t>
      </w:r>
      <w:proofErr w:type="spellEnd"/>
      <w:r>
        <w:t>(</w:t>
      </w:r>
      <w:proofErr w:type="spellStart"/>
      <w:proofErr w:type="gramEnd"/>
      <w:r>
        <w:t>overallgrade</w:t>
      </w:r>
      <w:proofErr w:type="spellEnd"/>
      <w:r>
        <w:t xml:space="preserve"> ~ </w:t>
      </w:r>
      <w:proofErr w:type="spellStart"/>
      <w:r>
        <w:t>FatherEdu</w:t>
      </w:r>
      <w:proofErr w:type="spellEnd"/>
      <w:r>
        <w:t>, data=student)</w:t>
      </w:r>
    </w:p>
    <w:p w:rsidR="00191ED7" w:rsidRDefault="00191ED7" w:rsidP="00191ED7">
      <w:r>
        <w:t>summary(</w:t>
      </w:r>
      <w:proofErr w:type="spellStart"/>
      <w:r>
        <w:t>aovResult</w:t>
      </w:r>
      <w:proofErr w:type="spellEnd"/>
      <w:r>
        <w:t>)</w:t>
      </w:r>
    </w:p>
    <w:p w:rsidR="00191ED7" w:rsidRDefault="00191ED7" w:rsidP="00191ED7"/>
    <w:p w:rsidR="00191ED7" w:rsidRDefault="00191ED7" w:rsidP="00191ED7"/>
    <w:p w:rsidR="00191ED7" w:rsidRDefault="00191ED7" w:rsidP="00191ED7">
      <w:r>
        <w:t xml:space="preserve"># Create a simple linear regression for </w:t>
      </w:r>
      <w:proofErr w:type="spellStart"/>
      <w:r>
        <w:t>Medu</w:t>
      </w:r>
      <w:proofErr w:type="spellEnd"/>
      <w:r>
        <w:t xml:space="preserve"> on </w:t>
      </w:r>
      <w:proofErr w:type="spellStart"/>
      <w:r>
        <w:t>overallgrade</w:t>
      </w:r>
      <w:proofErr w:type="spellEnd"/>
    </w:p>
    <w:p w:rsidR="00191ED7" w:rsidRDefault="00191ED7" w:rsidP="00191ED7">
      <w:proofErr w:type="spellStart"/>
      <w:r>
        <w:t>lm_result</w:t>
      </w:r>
      <w:proofErr w:type="spellEnd"/>
      <w:r>
        <w:t xml:space="preserve"> &lt;- </w:t>
      </w:r>
      <w:proofErr w:type="spellStart"/>
      <w:r>
        <w:t>lm</w:t>
      </w:r>
      <w:proofErr w:type="spellEnd"/>
      <w:r>
        <w:t>(</w:t>
      </w:r>
      <w:proofErr w:type="spellStart"/>
      <w:r>
        <w:t>student$overallgrade~student$Medu</w:t>
      </w:r>
      <w:proofErr w:type="spellEnd"/>
      <w:r>
        <w:t>)</w:t>
      </w:r>
    </w:p>
    <w:p w:rsidR="00191ED7" w:rsidRDefault="00191ED7" w:rsidP="00191ED7">
      <w:proofErr w:type="spellStart"/>
      <w:r>
        <w:t>lm_result</w:t>
      </w:r>
      <w:proofErr w:type="spellEnd"/>
    </w:p>
    <w:p w:rsidR="00191ED7" w:rsidRDefault="00191ED7" w:rsidP="00191ED7"/>
    <w:p w:rsidR="00191ED7" w:rsidRDefault="00191ED7" w:rsidP="00191ED7">
      <w:r>
        <w:t>summary(</w:t>
      </w:r>
      <w:proofErr w:type="spellStart"/>
      <w:r>
        <w:t>lm_result</w:t>
      </w:r>
      <w:proofErr w:type="spellEnd"/>
      <w:r>
        <w:t>)</w:t>
      </w:r>
    </w:p>
    <w:p w:rsidR="00191ED7" w:rsidRDefault="00191ED7" w:rsidP="00191ED7"/>
    <w:p w:rsidR="00191ED7" w:rsidRDefault="00191ED7" w:rsidP="00191ED7">
      <w:r>
        <w:t xml:space="preserve"># Create a simple linear regression for </w:t>
      </w:r>
      <w:proofErr w:type="spellStart"/>
      <w:r>
        <w:t>Fedu</w:t>
      </w:r>
      <w:proofErr w:type="spellEnd"/>
      <w:r>
        <w:t xml:space="preserve"> on </w:t>
      </w:r>
      <w:proofErr w:type="spellStart"/>
      <w:r>
        <w:t>overallgrade</w:t>
      </w:r>
      <w:proofErr w:type="spellEnd"/>
    </w:p>
    <w:p w:rsidR="00191ED7" w:rsidRDefault="00191ED7" w:rsidP="00191ED7">
      <w:proofErr w:type="spellStart"/>
      <w:r>
        <w:t>lm_result</w:t>
      </w:r>
      <w:proofErr w:type="spellEnd"/>
      <w:r>
        <w:t xml:space="preserve"> &lt;- </w:t>
      </w:r>
      <w:proofErr w:type="spellStart"/>
      <w:r>
        <w:t>lm</w:t>
      </w:r>
      <w:proofErr w:type="spellEnd"/>
      <w:r>
        <w:t>(</w:t>
      </w:r>
      <w:proofErr w:type="spellStart"/>
      <w:r>
        <w:t>student$overallgrade~student$Fedu</w:t>
      </w:r>
      <w:proofErr w:type="spellEnd"/>
      <w:r>
        <w:t>)</w:t>
      </w:r>
    </w:p>
    <w:p w:rsidR="00191ED7" w:rsidRDefault="00191ED7" w:rsidP="00191ED7">
      <w:proofErr w:type="spellStart"/>
      <w:r>
        <w:t>lm_result</w:t>
      </w:r>
      <w:proofErr w:type="spellEnd"/>
    </w:p>
    <w:p w:rsidR="00191ED7" w:rsidRDefault="00191ED7" w:rsidP="00191ED7"/>
    <w:p w:rsidR="00191ED7" w:rsidRDefault="00191ED7" w:rsidP="00191ED7">
      <w:r>
        <w:t>summary(</w:t>
      </w:r>
      <w:proofErr w:type="spellStart"/>
      <w:r>
        <w:t>lm_result</w:t>
      </w:r>
      <w:proofErr w:type="spellEnd"/>
      <w:r>
        <w:t>)</w:t>
      </w:r>
    </w:p>
    <w:p w:rsidR="001F099A" w:rsidRDefault="001F099A" w:rsidP="00191ED7"/>
    <w:p w:rsidR="001F099A" w:rsidRDefault="001F099A" w:rsidP="001F099A">
      <w:r>
        <w:t>#Getting a summary information for the descriptive part</w:t>
      </w:r>
    </w:p>
    <w:p w:rsidR="001F099A" w:rsidRDefault="001F099A" w:rsidP="001F099A">
      <w:r>
        <w:t xml:space="preserve">summary(failures) </w:t>
      </w:r>
    </w:p>
    <w:p w:rsidR="001F099A" w:rsidRDefault="001F099A" w:rsidP="001F099A">
      <w:proofErr w:type="spellStart"/>
      <w:proofErr w:type="gramStart"/>
      <w:r>
        <w:t>capture.output</w:t>
      </w:r>
      <w:proofErr w:type="spellEnd"/>
      <w:proofErr w:type="gramEnd"/>
      <w:r>
        <w:t>(summary(failures), file = "Descriptive.doc")</w:t>
      </w:r>
    </w:p>
    <w:p w:rsidR="001F099A" w:rsidRDefault="001F099A" w:rsidP="001F099A">
      <w:r>
        <w:t>summary(address)</w:t>
      </w:r>
    </w:p>
    <w:p w:rsidR="001F099A" w:rsidRDefault="001F099A" w:rsidP="001F099A">
      <w:proofErr w:type="spellStart"/>
      <w:proofErr w:type="gramStart"/>
      <w:r>
        <w:t>capture.output</w:t>
      </w:r>
      <w:proofErr w:type="spellEnd"/>
      <w:proofErr w:type="gramEnd"/>
      <w:r>
        <w:t>(summary(address), file = "Descriptive.doc")</w:t>
      </w:r>
    </w:p>
    <w:p w:rsidR="001F099A" w:rsidRDefault="001F099A" w:rsidP="001F099A">
      <w:r>
        <w:t>summary(health)</w:t>
      </w:r>
    </w:p>
    <w:p w:rsidR="001F099A" w:rsidRDefault="001F099A" w:rsidP="001F099A">
      <w:proofErr w:type="spellStart"/>
      <w:proofErr w:type="gramStart"/>
      <w:r>
        <w:t>capture.output</w:t>
      </w:r>
      <w:proofErr w:type="spellEnd"/>
      <w:proofErr w:type="gramEnd"/>
      <w:r>
        <w:t>(summary(health), file = "Descriptive.doc")</w:t>
      </w:r>
    </w:p>
    <w:p w:rsidR="001F099A" w:rsidRDefault="001F099A" w:rsidP="001F099A">
      <w:r>
        <w:t>summary(absences)</w:t>
      </w:r>
    </w:p>
    <w:p w:rsidR="001F099A" w:rsidRDefault="001F099A" w:rsidP="001F099A">
      <w:proofErr w:type="spellStart"/>
      <w:proofErr w:type="gramStart"/>
      <w:r>
        <w:t>capture.output</w:t>
      </w:r>
      <w:proofErr w:type="spellEnd"/>
      <w:proofErr w:type="gramEnd"/>
      <w:r>
        <w:t>(summary(absences), file = "Descriptive.doc")</w:t>
      </w:r>
    </w:p>
    <w:p w:rsidR="001F099A" w:rsidRDefault="001F099A" w:rsidP="001F099A"/>
    <w:p w:rsidR="001F099A" w:rsidRDefault="001F099A" w:rsidP="001F099A">
      <w:r>
        <w:t>#Creating a density plot for absence variable and exporting</w:t>
      </w:r>
    </w:p>
    <w:p w:rsidR="001F099A" w:rsidRDefault="001F099A" w:rsidP="001F099A">
      <w:r>
        <w:lastRenderedPageBreak/>
        <w:t xml:space="preserve">plot1 &lt;- </w:t>
      </w:r>
      <w:proofErr w:type="spellStart"/>
      <w:proofErr w:type="gramStart"/>
      <w:r>
        <w:t>ggplot</w:t>
      </w:r>
      <w:proofErr w:type="spellEnd"/>
      <w:r>
        <w:t>(</w:t>
      </w:r>
      <w:proofErr w:type="gramEnd"/>
      <w:r>
        <w:t xml:space="preserve">student, </w:t>
      </w:r>
      <w:proofErr w:type="spellStart"/>
      <w:r>
        <w:t>aes</w:t>
      </w:r>
      <w:proofErr w:type="spellEnd"/>
      <w:r>
        <w:t xml:space="preserve">(x=absences, fill = absences)) + </w:t>
      </w:r>
      <w:proofErr w:type="spellStart"/>
      <w:r>
        <w:t>geom_density</w:t>
      </w:r>
      <w:proofErr w:type="spellEnd"/>
      <w:r>
        <w:t>(alpha=.75)</w:t>
      </w:r>
    </w:p>
    <w:p w:rsidR="001F099A" w:rsidRDefault="001F099A" w:rsidP="001F099A">
      <w:proofErr w:type="spellStart"/>
      <w:proofErr w:type="gramStart"/>
      <w:r>
        <w:t>png</w:t>
      </w:r>
      <w:proofErr w:type="spellEnd"/>
      <w:r>
        <w:t>(</w:t>
      </w:r>
      <w:proofErr w:type="gramEnd"/>
      <w:r>
        <w:t>file = "density_absences.png", width=800, height = 800)</w:t>
      </w:r>
    </w:p>
    <w:p w:rsidR="001F099A" w:rsidRDefault="001F099A" w:rsidP="001F099A">
      <w:r>
        <w:t>plot1</w:t>
      </w:r>
    </w:p>
    <w:p w:rsidR="001F099A" w:rsidRDefault="001F099A" w:rsidP="001F099A">
      <w:proofErr w:type="spellStart"/>
      <w:proofErr w:type="gramStart"/>
      <w:r>
        <w:t>dev.off</w:t>
      </w:r>
      <w:proofErr w:type="spellEnd"/>
      <w:r>
        <w:t>(</w:t>
      </w:r>
      <w:proofErr w:type="gramEnd"/>
      <w:r>
        <w:t>)</w:t>
      </w:r>
    </w:p>
    <w:p w:rsidR="001F099A" w:rsidRDefault="001F099A" w:rsidP="001F099A"/>
    <w:p w:rsidR="001F099A" w:rsidRDefault="001F099A" w:rsidP="001F099A">
      <w:r>
        <w:t>#Creating a bar chart for the failure variable and exporting</w:t>
      </w:r>
    </w:p>
    <w:p w:rsidR="001F099A" w:rsidRDefault="001F099A" w:rsidP="001F099A">
      <w:r>
        <w:t xml:space="preserve">plot2 &lt;- </w:t>
      </w:r>
      <w:proofErr w:type="spellStart"/>
      <w:proofErr w:type="gramStart"/>
      <w:r>
        <w:t>qplot</w:t>
      </w:r>
      <w:proofErr w:type="spellEnd"/>
      <w:r>
        <w:t>(</w:t>
      </w:r>
      <w:proofErr w:type="gramEnd"/>
      <w:r>
        <w:t xml:space="preserve">failures, data = student, </w:t>
      </w:r>
      <w:proofErr w:type="spellStart"/>
      <w:r>
        <w:t>geom</w:t>
      </w:r>
      <w:proofErr w:type="spellEnd"/>
      <w:r>
        <w:t xml:space="preserve"> = "bar")</w:t>
      </w:r>
    </w:p>
    <w:p w:rsidR="001F099A" w:rsidRDefault="001F099A" w:rsidP="001F099A">
      <w:proofErr w:type="spellStart"/>
      <w:proofErr w:type="gramStart"/>
      <w:r>
        <w:t>png</w:t>
      </w:r>
      <w:proofErr w:type="spellEnd"/>
      <w:r>
        <w:t>(</w:t>
      </w:r>
      <w:proofErr w:type="gramEnd"/>
      <w:r>
        <w:t xml:space="preserve">file = "bar_failures.png", width = 800, </w:t>
      </w:r>
      <w:proofErr w:type="spellStart"/>
      <w:r>
        <w:t>heigh</w:t>
      </w:r>
      <w:proofErr w:type="spellEnd"/>
      <w:r>
        <w:t xml:space="preserve"> = 800)</w:t>
      </w:r>
    </w:p>
    <w:p w:rsidR="001F099A" w:rsidRDefault="001F099A" w:rsidP="001F099A">
      <w:r>
        <w:t>plot2</w:t>
      </w:r>
    </w:p>
    <w:p w:rsidR="001F099A" w:rsidRDefault="001F099A" w:rsidP="001F099A">
      <w:proofErr w:type="spellStart"/>
      <w:proofErr w:type="gramStart"/>
      <w:r>
        <w:t>dev.off</w:t>
      </w:r>
      <w:proofErr w:type="spellEnd"/>
      <w:r>
        <w:t>(</w:t>
      </w:r>
      <w:proofErr w:type="gramEnd"/>
      <w:r>
        <w:t>)</w:t>
      </w:r>
    </w:p>
    <w:p w:rsidR="001F099A" w:rsidRDefault="001F099A" w:rsidP="001F099A">
      <w:r>
        <w:t>#Creating a boxplot for the relation between failures and absences</w:t>
      </w:r>
    </w:p>
    <w:p w:rsidR="001F099A" w:rsidRDefault="001F099A" w:rsidP="001F099A">
      <w:r>
        <w:t xml:space="preserve">Plot3 &lt;- </w:t>
      </w:r>
      <w:proofErr w:type="spellStart"/>
      <w:proofErr w:type="gramStart"/>
      <w:r>
        <w:t>ggplot</w:t>
      </w:r>
      <w:proofErr w:type="spellEnd"/>
      <w:r>
        <w:t>(</w:t>
      </w:r>
      <w:proofErr w:type="gramEnd"/>
      <w:r w:rsidRPr="00BB5F3C">
        <w:t xml:space="preserve">student, </w:t>
      </w:r>
      <w:proofErr w:type="spellStart"/>
      <w:r w:rsidRPr="00BB5F3C">
        <w:t>aes</w:t>
      </w:r>
      <w:proofErr w:type="spellEnd"/>
      <w:r w:rsidRPr="00BB5F3C">
        <w:t xml:space="preserve">(x=failures, y = absences, fill = failures, group = failures)) + </w:t>
      </w:r>
      <w:proofErr w:type="spellStart"/>
      <w:r w:rsidRPr="00BB5F3C">
        <w:t>geom_boxplot</w:t>
      </w:r>
      <w:proofErr w:type="spellEnd"/>
      <w:r w:rsidRPr="00BB5F3C">
        <w:t xml:space="preserve">() + labs(title = "Number of failures in relation to number of failures") + </w:t>
      </w:r>
      <w:proofErr w:type="spellStart"/>
      <w:r w:rsidRPr="00BB5F3C">
        <w:t>ylab</w:t>
      </w:r>
      <w:proofErr w:type="spellEnd"/>
      <w:r w:rsidRPr="00BB5F3C">
        <w:t xml:space="preserve">("Number of absences") + </w:t>
      </w:r>
      <w:proofErr w:type="spellStart"/>
      <w:r w:rsidRPr="00BB5F3C">
        <w:t>xlab</w:t>
      </w:r>
      <w:proofErr w:type="spellEnd"/>
      <w:r w:rsidRPr="00BB5F3C">
        <w:t>("Number of failures")</w:t>
      </w:r>
    </w:p>
    <w:p w:rsidR="001F099A" w:rsidRDefault="001F099A" w:rsidP="001F099A">
      <w:proofErr w:type="spellStart"/>
      <w:proofErr w:type="gramStart"/>
      <w:r>
        <w:t>png</w:t>
      </w:r>
      <w:proofErr w:type="spellEnd"/>
      <w:r>
        <w:t>(</w:t>
      </w:r>
      <w:proofErr w:type="gramEnd"/>
      <w:r>
        <w:t>"boxplot.png", width = 800, height = 800)</w:t>
      </w:r>
    </w:p>
    <w:p w:rsidR="001F099A" w:rsidRDefault="001F099A" w:rsidP="001F099A">
      <w:r>
        <w:t>plot3</w:t>
      </w:r>
    </w:p>
    <w:p w:rsidR="001F099A" w:rsidRDefault="001F099A" w:rsidP="001F099A">
      <w:proofErr w:type="spellStart"/>
      <w:proofErr w:type="gramStart"/>
      <w:r>
        <w:t>dev.off</w:t>
      </w:r>
      <w:proofErr w:type="spellEnd"/>
      <w:r>
        <w:t>(</w:t>
      </w:r>
      <w:proofErr w:type="gramEnd"/>
      <w:r>
        <w:t>)</w:t>
      </w:r>
    </w:p>
    <w:p w:rsidR="001F099A" w:rsidRDefault="001F099A" w:rsidP="001F099A">
      <w:r>
        <w:t>#Creating a new categorical variable from absences variable</w:t>
      </w:r>
    </w:p>
    <w:p w:rsidR="001F099A" w:rsidRDefault="001F099A" w:rsidP="001F099A">
      <w:proofErr w:type="spellStart"/>
      <w:r>
        <w:t>student$absencesCat</w:t>
      </w:r>
      <w:proofErr w:type="spellEnd"/>
      <w:r>
        <w:t>[</w:t>
      </w:r>
      <w:proofErr w:type="spellStart"/>
      <w:r>
        <w:t>student$absences</w:t>
      </w:r>
      <w:proofErr w:type="spellEnd"/>
      <w:r>
        <w:t xml:space="preserve">&gt;=0 &amp; </w:t>
      </w:r>
      <w:proofErr w:type="spellStart"/>
      <w:r>
        <w:t>student$absences</w:t>
      </w:r>
      <w:proofErr w:type="spellEnd"/>
      <w:r>
        <w:t>&lt;=5] &lt;- "Very Low"</w:t>
      </w:r>
    </w:p>
    <w:p w:rsidR="001F099A" w:rsidRDefault="001F099A" w:rsidP="001F099A">
      <w:proofErr w:type="spellStart"/>
      <w:r>
        <w:t>student$absencesCat</w:t>
      </w:r>
      <w:proofErr w:type="spellEnd"/>
      <w:r>
        <w:t>[</w:t>
      </w:r>
      <w:proofErr w:type="spellStart"/>
      <w:r>
        <w:t>student$absences</w:t>
      </w:r>
      <w:proofErr w:type="spellEnd"/>
      <w:r>
        <w:t xml:space="preserve">&gt;=6 &amp; </w:t>
      </w:r>
      <w:proofErr w:type="spellStart"/>
      <w:r>
        <w:t>student$absences</w:t>
      </w:r>
      <w:proofErr w:type="spellEnd"/>
      <w:r>
        <w:t>&lt;=10] &lt;- "Low"</w:t>
      </w:r>
    </w:p>
    <w:p w:rsidR="001F099A" w:rsidRDefault="001F099A" w:rsidP="001F099A">
      <w:proofErr w:type="spellStart"/>
      <w:r>
        <w:t>student$absencesCat</w:t>
      </w:r>
      <w:proofErr w:type="spellEnd"/>
      <w:r>
        <w:t>[</w:t>
      </w:r>
      <w:proofErr w:type="spellStart"/>
      <w:r>
        <w:t>student$absences</w:t>
      </w:r>
      <w:proofErr w:type="spellEnd"/>
      <w:r>
        <w:t xml:space="preserve">&gt;=11 &amp; </w:t>
      </w:r>
      <w:proofErr w:type="spellStart"/>
      <w:r>
        <w:t>student$absences</w:t>
      </w:r>
      <w:proofErr w:type="spellEnd"/>
      <w:r>
        <w:t>&lt;=15] &lt;- "Medium"</w:t>
      </w:r>
    </w:p>
    <w:p w:rsidR="001F099A" w:rsidRDefault="001F099A" w:rsidP="001F099A">
      <w:proofErr w:type="spellStart"/>
      <w:r>
        <w:t>student$absencesCat</w:t>
      </w:r>
      <w:proofErr w:type="spellEnd"/>
      <w:r>
        <w:t>[</w:t>
      </w:r>
      <w:proofErr w:type="spellStart"/>
      <w:r>
        <w:t>student$absences</w:t>
      </w:r>
      <w:proofErr w:type="spellEnd"/>
      <w:r>
        <w:t xml:space="preserve">&gt;=16 &amp; </w:t>
      </w:r>
      <w:proofErr w:type="spellStart"/>
      <w:r>
        <w:t>student$absences</w:t>
      </w:r>
      <w:proofErr w:type="spellEnd"/>
      <w:r>
        <w:t>&lt;=20] &lt;- "High"</w:t>
      </w:r>
    </w:p>
    <w:p w:rsidR="001F099A" w:rsidRDefault="001F099A" w:rsidP="001F099A">
      <w:proofErr w:type="spellStart"/>
      <w:r>
        <w:t>student$absencesCat</w:t>
      </w:r>
      <w:proofErr w:type="spellEnd"/>
      <w:r>
        <w:t>[</w:t>
      </w:r>
      <w:proofErr w:type="spellStart"/>
      <w:r>
        <w:t>student$absences</w:t>
      </w:r>
      <w:proofErr w:type="spellEnd"/>
      <w:r>
        <w:t xml:space="preserve">&gt;=21 &amp; </w:t>
      </w:r>
      <w:proofErr w:type="spellStart"/>
      <w:r>
        <w:t>student$absences</w:t>
      </w:r>
      <w:proofErr w:type="spellEnd"/>
      <w:r>
        <w:t>&lt;=25] &lt;- "Very High"</w:t>
      </w:r>
    </w:p>
    <w:p w:rsidR="001F099A" w:rsidRDefault="001F099A" w:rsidP="001F099A"/>
    <w:p w:rsidR="001F099A" w:rsidRDefault="001F099A" w:rsidP="001F099A">
      <w:r>
        <w:t>#Conducting ANOVA for failures and absences + exporting the data</w:t>
      </w:r>
    </w:p>
    <w:p w:rsidR="001F099A" w:rsidRDefault="001F099A" w:rsidP="001F099A">
      <w:proofErr w:type="spellStart"/>
      <w:r>
        <w:t>aov</w:t>
      </w:r>
      <w:proofErr w:type="spellEnd"/>
      <w:r>
        <w:t xml:space="preserve"> = </w:t>
      </w:r>
      <w:proofErr w:type="spellStart"/>
      <w:r>
        <w:t>aov</w:t>
      </w:r>
      <w:proofErr w:type="spellEnd"/>
      <w:r>
        <w:t xml:space="preserve"> (</w:t>
      </w:r>
      <w:proofErr w:type="spellStart"/>
      <w:r>
        <w:t>failures~absencesCat</w:t>
      </w:r>
      <w:proofErr w:type="spellEnd"/>
      <w:r>
        <w:t>, data = student)</w:t>
      </w:r>
    </w:p>
    <w:p w:rsidR="001F099A" w:rsidRDefault="001F099A" w:rsidP="001F099A">
      <w:proofErr w:type="spellStart"/>
      <w:proofErr w:type="gramStart"/>
      <w:r>
        <w:t>capture.output</w:t>
      </w:r>
      <w:proofErr w:type="spellEnd"/>
      <w:proofErr w:type="gramEnd"/>
      <w:r>
        <w:t>(summary(</w:t>
      </w:r>
      <w:proofErr w:type="spellStart"/>
      <w:r>
        <w:t>aov</w:t>
      </w:r>
      <w:proofErr w:type="spellEnd"/>
      <w:r>
        <w:t>), file = "ANOVA.doc")</w:t>
      </w:r>
    </w:p>
    <w:p w:rsidR="001F099A" w:rsidRDefault="001F099A" w:rsidP="001F099A"/>
    <w:p w:rsidR="001F099A" w:rsidRDefault="001F099A" w:rsidP="001F099A">
      <w:r>
        <w:t>#Conduct a POSTHOC analysis</w:t>
      </w:r>
    </w:p>
    <w:p w:rsidR="001F099A" w:rsidRDefault="001F099A" w:rsidP="001F099A">
      <w:proofErr w:type="spellStart"/>
      <w:proofErr w:type="gramStart"/>
      <w:r>
        <w:t>TukeyHSD</w:t>
      </w:r>
      <w:proofErr w:type="spellEnd"/>
      <w:r>
        <w:t>(</w:t>
      </w:r>
      <w:proofErr w:type="spellStart"/>
      <w:proofErr w:type="gramEnd"/>
      <w:r>
        <w:t>aov</w:t>
      </w:r>
      <w:proofErr w:type="spellEnd"/>
      <w:r>
        <w:t xml:space="preserve">, </w:t>
      </w:r>
      <w:proofErr w:type="spellStart"/>
      <w:r>
        <w:t>conf.level</w:t>
      </w:r>
      <w:proofErr w:type="spellEnd"/>
      <w:r>
        <w:t xml:space="preserve"> = 0.95)</w:t>
      </w:r>
    </w:p>
    <w:p w:rsidR="001F099A" w:rsidRDefault="001F099A" w:rsidP="001F099A">
      <w:proofErr w:type="spellStart"/>
      <w:proofErr w:type="gramStart"/>
      <w:r>
        <w:t>capture.output</w:t>
      </w:r>
      <w:proofErr w:type="spellEnd"/>
      <w:proofErr w:type="gramEnd"/>
      <w:r>
        <w:t>(</w:t>
      </w:r>
      <w:proofErr w:type="spellStart"/>
      <w:r>
        <w:t>TukeyHSD</w:t>
      </w:r>
      <w:proofErr w:type="spellEnd"/>
      <w:r>
        <w:t>(</w:t>
      </w:r>
      <w:proofErr w:type="spellStart"/>
      <w:r>
        <w:t>aov</w:t>
      </w:r>
      <w:proofErr w:type="spellEnd"/>
      <w:r>
        <w:t xml:space="preserve">, </w:t>
      </w:r>
      <w:proofErr w:type="spellStart"/>
      <w:r>
        <w:t>conf.level</w:t>
      </w:r>
      <w:proofErr w:type="spellEnd"/>
      <w:r>
        <w:t xml:space="preserve"> = 0.95), file = "POSTHOC.doc")</w:t>
      </w:r>
    </w:p>
    <w:p w:rsidR="005E3387" w:rsidRDefault="005E3387" w:rsidP="001F099A"/>
    <w:p w:rsidR="003A4628" w:rsidRPr="003A4628" w:rsidRDefault="003A4628" w:rsidP="003A4628">
      <w:r w:rsidRPr="003A4628">
        <w:lastRenderedPageBreak/>
        <w:t>###study the distribution of the key variable absences.</w:t>
      </w:r>
    </w:p>
    <w:p w:rsidR="003A4628" w:rsidRPr="003A4628" w:rsidRDefault="003A4628" w:rsidP="003A4628">
      <w:r w:rsidRPr="003A4628">
        <w:t xml:space="preserve">##skewness function is used to see the distribution pattern of the absence </w:t>
      </w:r>
      <w:proofErr w:type="spellStart"/>
      <w:proofErr w:type="gramStart"/>
      <w:r w:rsidRPr="003A4628">
        <w:t>variable.ie.normal</w:t>
      </w:r>
      <w:proofErr w:type="spellEnd"/>
      <w:proofErr w:type="gramEnd"/>
      <w:r w:rsidRPr="003A4628">
        <w:t xml:space="preserve"> distribution.</w:t>
      </w:r>
    </w:p>
    <w:p w:rsidR="003A4628" w:rsidRPr="003A4628" w:rsidRDefault="003A4628" w:rsidP="003A4628">
      <w:proofErr w:type="gramStart"/>
      <w:r w:rsidRPr="003A4628">
        <w:t>skewness(</w:t>
      </w:r>
      <w:proofErr w:type="spellStart"/>
      <w:proofErr w:type="gramEnd"/>
      <w:r w:rsidRPr="003A4628">
        <w:t>Student$absences</w:t>
      </w:r>
      <w:proofErr w:type="spellEnd"/>
      <w:r w:rsidRPr="003A4628">
        <w:t>)</w:t>
      </w:r>
    </w:p>
    <w:p w:rsidR="003A4628" w:rsidRPr="003A4628" w:rsidRDefault="003A4628" w:rsidP="003A4628">
      <w:r w:rsidRPr="003A4628">
        <w:t># [1] 2.01602</w:t>
      </w:r>
    </w:p>
    <w:p w:rsidR="003A4628" w:rsidRPr="003A4628" w:rsidRDefault="003A4628" w:rsidP="003A4628">
      <w:r w:rsidRPr="003A4628">
        <w:t>##A pdf is created to show the box plot for the variable absence.</w:t>
      </w:r>
    </w:p>
    <w:p w:rsidR="003A4628" w:rsidRPr="003A4628" w:rsidRDefault="003A4628" w:rsidP="003A4628">
      <w:proofErr w:type="gramStart"/>
      <w:r w:rsidRPr="003A4628">
        <w:t>pdf(</w:t>
      </w:r>
      <w:proofErr w:type="gramEnd"/>
      <w:r w:rsidRPr="003A4628">
        <w:t xml:space="preserve">file="student_absences.pdf", width=9, </w:t>
      </w:r>
      <w:proofErr w:type="spellStart"/>
      <w:r w:rsidRPr="003A4628">
        <w:t>heigh</w:t>
      </w:r>
      <w:proofErr w:type="spellEnd"/>
      <w:r w:rsidRPr="003A4628">
        <w:t>=9)</w:t>
      </w:r>
    </w:p>
    <w:p w:rsidR="003A4628" w:rsidRPr="003A4628" w:rsidRDefault="003A4628" w:rsidP="003A4628">
      <w:proofErr w:type="gramStart"/>
      <w:r w:rsidRPr="003A4628">
        <w:t>par(</w:t>
      </w:r>
      <w:proofErr w:type="spellStart"/>
      <w:proofErr w:type="gramEnd"/>
      <w:r w:rsidRPr="003A4628">
        <w:t>mfrow</w:t>
      </w:r>
      <w:proofErr w:type="spellEnd"/>
      <w:r w:rsidRPr="003A4628">
        <w:t xml:space="preserve"> =c(2,2))</w:t>
      </w:r>
    </w:p>
    <w:p w:rsidR="003A4628" w:rsidRPr="003A4628" w:rsidRDefault="003A4628" w:rsidP="003A4628">
      <w:proofErr w:type="gramStart"/>
      <w:r w:rsidRPr="003A4628">
        <w:t>boxplot(</w:t>
      </w:r>
      <w:proofErr w:type="spellStart"/>
      <w:proofErr w:type="gramEnd"/>
      <w:r w:rsidRPr="003A4628">
        <w:t>Student$absences</w:t>
      </w:r>
      <w:proofErr w:type="spellEnd"/>
      <w:r w:rsidRPr="003A4628">
        <w:t>)</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r w:rsidRPr="003A4628">
        <w:t xml:space="preserve">##Below summary commands are used to find the </w:t>
      </w:r>
      <w:proofErr w:type="gramStart"/>
      <w:r w:rsidRPr="003A4628">
        <w:t>mean ,</w:t>
      </w:r>
      <w:proofErr w:type="spellStart"/>
      <w:r w:rsidRPr="003A4628">
        <w:t>median</w:t>
      </w:r>
      <w:proofErr w:type="gramEnd"/>
      <w:r w:rsidRPr="003A4628">
        <w:t>,standard</w:t>
      </w:r>
      <w:proofErr w:type="spellEnd"/>
      <w:r w:rsidRPr="003A4628">
        <w:t xml:space="preserve"> deviation and 3rd quartile  for the absence variable.</w:t>
      </w:r>
    </w:p>
    <w:p w:rsidR="003A4628" w:rsidRPr="003A4628" w:rsidRDefault="003A4628" w:rsidP="003A4628">
      <w:proofErr w:type="spellStart"/>
      <w:r w:rsidRPr="003A4628">
        <w:t>absence_data</w:t>
      </w:r>
      <w:proofErr w:type="spellEnd"/>
      <w:r w:rsidRPr="003A4628">
        <w:t>&lt;-</w:t>
      </w:r>
      <w:proofErr w:type="spellStart"/>
      <w:proofErr w:type="gramStart"/>
      <w:r w:rsidRPr="003A4628">
        <w:t>ddply</w:t>
      </w:r>
      <w:proofErr w:type="spellEnd"/>
      <w:r w:rsidRPr="003A4628">
        <w:t>(</w:t>
      </w:r>
      <w:proofErr w:type="gramEnd"/>
      <w:r w:rsidRPr="003A4628">
        <w:t xml:space="preserve">Student, c("school"), summarise,      N = length(school),        </w:t>
      </w:r>
      <w:proofErr w:type="spellStart"/>
      <w:r w:rsidRPr="003A4628">
        <w:t>absences_avg</w:t>
      </w:r>
      <w:proofErr w:type="spellEnd"/>
      <w:r w:rsidRPr="003A4628">
        <w:t>=round(mean(absences),digits=2),</w:t>
      </w:r>
    </w:p>
    <w:p w:rsidR="003A4628" w:rsidRPr="003A4628" w:rsidRDefault="003A4628" w:rsidP="003A4628">
      <w:r w:rsidRPr="003A4628">
        <w:t xml:space="preserve">      absences_sd=round(sd(absences</w:t>
      </w:r>
      <w:proofErr w:type="gramStart"/>
      <w:r w:rsidRPr="003A4628">
        <w:t>),digits</w:t>
      </w:r>
      <w:proofErr w:type="gramEnd"/>
      <w:r w:rsidRPr="003A4628">
        <w:t>=2),med_absences=round(median(absences),digits=2),third_Quartile=round(summary(absences)[5],digits=2))</w:t>
      </w:r>
    </w:p>
    <w:p w:rsidR="003A4628" w:rsidRPr="003A4628" w:rsidRDefault="003A4628" w:rsidP="003A4628">
      <w:r w:rsidRPr="003A4628">
        <w:t>##RTF file is used to export the above created summary table.</w:t>
      </w:r>
    </w:p>
    <w:p w:rsidR="003A4628" w:rsidRPr="003A4628" w:rsidRDefault="003A4628" w:rsidP="003A4628">
      <w:r w:rsidRPr="003A4628">
        <w:t>output.rtf&lt;-</w:t>
      </w:r>
      <w:proofErr w:type="gramStart"/>
      <w:r w:rsidRPr="003A4628">
        <w:t>RTF(</w:t>
      </w:r>
      <w:proofErr w:type="gramEnd"/>
      <w:r w:rsidRPr="003A4628">
        <w:t xml:space="preserve">"output.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output.rtf ,</w:t>
      </w:r>
      <w:proofErr w:type="spellStart"/>
      <w:r w:rsidRPr="003A4628">
        <w:t>absence_data</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r w:rsidRPr="003A4628">
        <w:t xml:space="preserve">##The below </w:t>
      </w:r>
      <w:proofErr w:type="spellStart"/>
      <w:r w:rsidRPr="003A4628">
        <w:t>corr</w:t>
      </w:r>
      <w:proofErr w:type="spellEnd"/>
      <w:r w:rsidRPr="003A4628">
        <w:t xml:space="preserve"> and </w:t>
      </w:r>
      <w:proofErr w:type="spellStart"/>
      <w:r w:rsidRPr="003A4628">
        <w:t>corrmatrix</w:t>
      </w:r>
      <w:proofErr w:type="spellEnd"/>
      <w:r w:rsidRPr="003A4628">
        <w:t xml:space="preserve"> plot finds the relationship among the variables like </w:t>
      </w:r>
      <w:proofErr w:type="spellStart"/>
      <w:proofErr w:type="gramStart"/>
      <w:r w:rsidRPr="003A4628">
        <w:t>Medu,Fedu</w:t>
      </w:r>
      <w:proofErr w:type="gramEnd"/>
      <w:r w:rsidRPr="003A4628">
        <w:t>,traveltime,studytime,failures,famrel</w:t>
      </w:r>
      <w:proofErr w:type="spellEnd"/>
      <w:r w:rsidRPr="003A4628">
        <w:t xml:space="preserve"> with that of absences.</w:t>
      </w:r>
    </w:p>
    <w:p w:rsidR="003A4628" w:rsidRPr="003A4628" w:rsidRDefault="003A4628" w:rsidP="003A4628">
      <w:r w:rsidRPr="003A4628">
        <w:t xml:space="preserve">corr1 = </w:t>
      </w:r>
      <w:proofErr w:type="spellStart"/>
      <w:r w:rsidRPr="003A4628">
        <w:t>tapply</w:t>
      </w:r>
      <w:proofErr w:type="spellEnd"/>
      <w:r w:rsidRPr="003A4628">
        <w:t>(</w:t>
      </w:r>
      <w:proofErr w:type="spellStart"/>
      <w:proofErr w:type="gramStart"/>
      <w:r w:rsidRPr="003A4628">
        <w:t>rownames</w:t>
      </w:r>
      <w:proofErr w:type="spellEnd"/>
      <w:r w:rsidRPr="003A4628">
        <w:t>(</w:t>
      </w:r>
      <w:proofErr w:type="gramEnd"/>
      <w:r w:rsidRPr="003A4628">
        <w:t>Student),</w:t>
      </w:r>
      <w:proofErr w:type="spellStart"/>
      <w:r w:rsidRPr="003A4628">
        <w:t>Student$school</w:t>
      </w:r>
      <w:proofErr w:type="spellEnd"/>
      <w:r w:rsidRPr="003A4628">
        <w:t xml:space="preserve">,  function(x) </w:t>
      </w:r>
      <w:proofErr w:type="spellStart"/>
      <w:r w:rsidRPr="003A4628">
        <w:t>cor</w:t>
      </w:r>
      <w:proofErr w:type="spellEnd"/>
      <w:r w:rsidRPr="003A4628">
        <w:t>(Student[</w:t>
      </w:r>
      <w:proofErr w:type="spellStart"/>
      <w:r w:rsidRPr="003A4628">
        <w:t>x,c</w:t>
      </w:r>
      <w:proofErr w:type="spellEnd"/>
      <w:r w:rsidRPr="003A4628">
        <w:t xml:space="preserve">(7,8,13,14,15,24,30)], </w:t>
      </w:r>
    </w:p>
    <w:p w:rsidR="003A4628" w:rsidRPr="003A4628" w:rsidRDefault="003A4628" w:rsidP="003A4628">
      <w:r w:rsidRPr="003A4628">
        <w:t xml:space="preserve">                               method="</w:t>
      </w:r>
      <w:proofErr w:type="spellStart"/>
      <w:r w:rsidRPr="003A4628">
        <w:t>pearson</w:t>
      </w:r>
      <w:proofErr w:type="spellEnd"/>
      <w:r w:rsidRPr="003A4628">
        <w:t>", use="</w:t>
      </w:r>
      <w:proofErr w:type="spellStart"/>
      <w:r w:rsidRPr="003A4628">
        <w:t>pairwise.complete.obs</w:t>
      </w:r>
      <w:proofErr w:type="spellEnd"/>
      <w:r w:rsidRPr="003A4628">
        <w:t>"))</w:t>
      </w:r>
    </w:p>
    <w:p w:rsidR="003A4628" w:rsidRPr="003A4628" w:rsidRDefault="003A4628" w:rsidP="003A4628">
      <w:proofErr w:type="gramStart"/>
      <w:r w:rsidRPr="003A4628">
        <w:t>pdf(</w:t>
      </w:r>
      <w:proofErr w:type="gramEnd"/>
      <w:r w:rsidRPr="003A4628">
        <w:t xml:space="preserve">file="corrplots.pdf", width=9, </w:t>
      </w:r>
      <w:proofErr w:type="spellStart"/>
      <w:r w:rsidRPr="003A4628">
        <w:t>heigh</w:t>
      </w:r>
      <w:proofErr w:type="spellEnd"/>
      <w:r w:rsidRPr="003A4628">
        <w:t>=9)</w:t>
      </w:r>
    </w:p>
    <w:p w:rsidR="003A4628" w:rsidRPr="003A4628" w:rsidRDefault="003A4628" w:rsidP="003A4628">
      <w:proofErr w:type="gramStart"/>
      <w:r w:rsidRPr="003A4628">
        <w:t>par(</w:t>
      </w:r>
      <w:proofErr w:type="spellStart"/>
      <w:proofErr w:type="gramEnd"/>
      <w:r w:rsidRPr="003A4628">
        <w:t>mfrow</w:t>
      </w:r>
      <w:proofErr w:type="spellEnd"/>
      <w:r w:rsidRPr="003A4628">
        <w:t xml:space="preserve"> =c(2,2))</w:t>
      </w:r>
    </w:p>
    <w:p w:rsidR="003A4628" w:rsidRPr="003A4628" w:rsidRDefault="003A4628" w:rsidP="003A4628">
      <w:proofErr w:type="spellStart"/>
      <w:r w:rsidRPr="003A4628">
        <w:t>corrplot.mixed</w:t>
      </w:r>
      <w:proofErr w:type="spellEnd"/>
      <w:r w:rsidRPr="003A4628">
        <w:t>(corr1$GP,lower="</w:t>
      </w:r>
      <w:proofErr w:type="spellStart"/>
      <w:r w:rsidRPr="003A4628">
        <w:t>number",upper</w:t>
      </w:r>
      <w:proofErr w:type="spellEnd"/>
      <w:r w:rsidRPr="003A4628">
        <w:t>="circle",           order="hclust",title="GP",mar=c(0,0,0,0))corrplot.mixed(corr1$MS,lower="number",upper="circle",               order="</w:t>
      </w:r>
      <w:proofErr w:type="spellStart"/>
      <w:r w:rsidRPr="003A4628">
        <w:t>hclust</w:t>
      </w:r>
      <w:proofErr w:type="spellEnd"/>
      <w:r w:rsidRPr="003A4628">
        <w:t>",title="</w:t>
      </w:r>
      <w:proofErr w:type="spellStart"/>
      <w:r w:rsidRPr="003A4628">
        <w:t>MS",mar</w:t>
      </w:r>
      <w:proofErr w:type="spellEnd"/>
      <w:r w:rsidRPr="003A4628">
        <w:t>=c(0,0,0,0))</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p w:rsidR="003A4628" w:rsidRPr="003A4628" w:rsidRDefault="003A4628" w:rsidP="003A4628">
      <w:r w:rsidRPr="003A4628">
        <w:t>#####################################################################################################################################################</w:t>
      </w:r>
    </w:p>
    <w:p w:rsidR="003A4628" w:rsidRPr="003A4628" w:rsidRDefault="003A4628" w:rsidP="003A4628">
      <w:r w:rsidRPr="003A4628">
        <w:lastRenderedPageBreak/>
        <w:t>##Finding the data distribution of the Study time data in the Student CSV file</w:t>
      </w:r>
    </w:p>
    <w:p w:rsidR="003A4628" w:rsidRPr="003A4628" w:rsidRDefault="003A4628" w:rsidP="003A4628">
      <w:r w:rsidRPr="003A4628">
        <w:t>##create factor for school GP and MS with their school names respectively.</w:t>
      </w:r>
    </w:p>
    <w:p w:rsidR="003A4628" w:rsidRPr="003A4628" w:rsidRDefault="003A4628" w:rsidP="003A4628">
      <w:proofErr w:type="spellStart"/>
      <w:r w:rsidRPr="003A4628">
        <w:t>Student$school</w:t>
      </w:r>
      <w:proofErr w:type="spellEnd"/>
      <w:r w:rsidRPr="003A4628">
        <w:t xml:space="preserve"> &lt;- </w:t>
      </w:r>
      <w:proofErr w:type="gramStart"/>
      <w:r w:rsidRPr="003A4628">
        <w:t>factor(</w:t>
      </w:r>
      <w:proofErr w:type="spellStart"/>
      <w:proofErr w:type="gramEnd"/>
      <w:r w:rsidRPr="003A4628">
        <w:t>Student$school</w:t>
      </w:r>
      <w:proofErr w:type="spellEnd"/>
      <w:r w:rsidRPr="003A4628">
        <w:t>, levels = c("GP", "MS"),</w:t>
      </w:r>
    </w:p>
    <w:p w:rsidR="003A4628" w:rsidRPr="003A4628" w:rsidRDefault="003A4628" w:rsidP="003A4628">
      <w:r w:rsidRPr="003A4628">
        <w:t xml:space="preserve">                         labels = </w:t>
      </w:r>
      <w:proofErr w:type="gramStart"/>
      <w:r w:rsidRPr="003A4628">
        <w:t>c(</w:t>
      </w:r>
      <w:proofErr w:type="gramEnd"/>
      <w:r w:rsidRPr="003A4628">
        <w:t>" Gabriel Pereira", "</w:t>
      </w:r>
      <w:proofErr w:type="spellStart"/>
      <w:r w:rsidRPr="003A4628">
        <w:t>Mousinho</w:t>
      </w:r>
      <w:proofErr w:type="spellEnd"/>
      <w:r w:rsidRPr="003A4628">
        <w:t xml:space="preserve"> da Silveira"))</w:t>
      </w:r>
    </w:p>
    <w:p w:rsidR="003A4628" w:rsidRPr="003A4628" w:rsidRDefault="003A4628" w:rsidP="003A4628">
      <w:r w:rsidRPr="003A4628">
        <w:t>##Density plot showing the study time spent by students of each school</w:t>
      </w:r>
    </w:p>
    <w:p w:rsidR="003A4628" w:rsidRPr="003A4628" w:rsidRDefault="003A4628" w:rsidP="003A4628">
      <w:proofErr w:type="spellStart"/>
      <w:proofErr w:type="gramStart"/>
      <w:r w:rsidRPr="003A4628">
        <w:t>png</w:t>
      </w:r>
      <w:proofErr w:type="spellEnd"/>
      <w:r w:rsidRPr="003A4628">
        <w:t>(</w:t>
      </w:r>
      <w:proofErr w:type="gramEnd"/>
      <w:r w:rsidRPr="003A4628">
        <w:t>file="study_schools.png",   width=900, height=900)</w:t>
      </w:r>
      <w:proofErr w:type="spellStart"/>
      <w:r w:rsidRPr="003A4628">
        <w:t>ggplot</w:t>
      </w:r>
      <w:proofErr w:type="spellEnd"/>
      <w:r w:rsidRPr="003A4628">
        <w:t xml:space="preserve">(Student, </w:t>
      </w:r>
      <w:proofErr w:type="spellStart"/>
      <w:r w:rsidRPr="003A4628">
        <w:t>aes</w:t>
      </w:r>
      <w:proofErr w:type="spellEnd"/>
      <w:r w:rsidRPr="003A4628">
        <w:t>(x=</w:t>
      </w:r>
      <w:proofErr w:type="spellStart"/>
      <w:r w:rsidRPr="003A4628">
        <w:t>Student$studytime</w:t>
      </w:r>
      <w:proofErr w:type="spellEnd"/>
      <w:r w:rsidRPr="003A4628">
        <w:t>,  fill=</w:t>
      </w:r>
      <w:proofErr w:type="spellStart"/>
      <w:r w:rsidRPr="003A4628">
        <w:t>Student$school</w:t>
      </w:r>
      <w:proofErr w:type="spellEnd"/>
      <w:r w:rsidRPr="003A4628">
        <w:t xml:space="preserve">)) +   </w:t>
      </w:r>
      <w:proofErr w:type="spellStart"/>
      <w:r w:rsidRPr="003A4628">
        <w:t>geom_density</w:t>
      </w:r>
      <w:proofErr w:type="spellEnd"/>
      <w:r w:rsidRPr="003A4628">
        <w:t>(alpha = .75) + # Make it a Density Plot</w:t>
      </w:r>
    </w:p>
    <w:p w:rsidR="003A4628" w:rsidRPr="003A4628" w:rsidRDefault="003A4628" w:rsidP="003A4628">
      <w:r w:rsidRPr="003A4628">
        <w:t xml:space="preserve">  </w:t>
      </w:r>
      <w:proofErr w:type="spellStart"/>
      <w:r w:rsidRPr="003A4628">
        <w:t>scale_fill_</w:t>
      </w:r>
      <w:proofErr w:type="gramStart"/>
      <w:r w:rsidRPr="003A4628">
        <w:t>brewer</w:t>
      </w:r>
      <w:proofErr w:type="spellEnd"/>
      <w:r w:rsidRPr="003A4628">
        <w:t>(</w:t>
      </w:r>
      <w:proofErr w:type="gramEnd"/>
      <w:r w:rsidRPr="003A4628">
        <w:t xml:space="preserve">palette="Set2", name="Schools") + # Use a filling </w:t>
      </w:r>
      <w:proofErr w:type="spellStart"/>
      <w:r w:rsidRPr="003A4628">
        <w:t>color</w:t>
      </w:r>
      <w:proofErr w:type="spellEnd"/>
      <w:r w:rsidRPr="003A4628">
        <w:t xml:space="preserve"> from </w:t>
      </w:r>
      <w:proofErr w:type="spellStart"/>
      <w:r w:rsidRPr="003A4628">
        <w:t>RColorBrewer</w:t>
      </w:r>
      <w:proofErr w:type="spellEnd"/>
    </w:p>
    <w:p w:rsidR="003A4628" w:rsidRPr="003A4628" w:rsidRDefault="003A4628" w:rsidP="003A4628">
      <w:r w:rsidRPr="003A4628">
        <w:t xml:space="preserve">  </w:t>
      </w:r>
      <w:proofErr w:type="gramStart"/>
      <w:r w:rsidRPr="003A4628">
        <w:t>labs(</w:t>
      </w:r>
      <w:proofErr w:type="gramEnd"/>
      <w:r w:rsidRPr="003A4628">
        <w:t>title = "Weekly Study time spent for both the schools ") + # Add a Title</w:t>
      </w:r>
    </w:p>
    <w:p w:rsidR="003A4628" w:rsidRPr="003A4628" w:rsidRDefault="003A4628" w:rsidP="003A4628">
      <w:r w:rsidRPr="003A4628">
        <w:t xml:space="preserve">  </w:t>
      </w:r>
      <w:proofErr w:type="spellStart"/>
      <w:r w:rsidRPr="003A4628">
        <w:t>theme_</w:t>
      </w:r>
      <w:proofErr w:type="gramStart"/>
      <w:r w:rsidRPr="003A4628">
        <w:t>bw</w:t>
      </w:r>
      <w:proofErr w:type="spellEnd"/>
      <w:r w:rsidRPr="003A4628">
        <w:t>(</w:t>
      </w:r>
      <w:proofErr w:type="gramEnd"/>
      <w:r w:rsidRPr="003A4628">
        <w:t xml:space="preserve">) +    # Change Background </w:t>
      </w:r>
      <w:proofErr w:type="spellStart"/>
      <w:r w:rsidRPr="003A4628">
        <w:t>Color</w:t>
      </w:r>
      <w:proofErr w:type="spellEnd"/>
    </w:p>
    <w:p w:rsidR="003A4628" w:rsidRPr="003A4628" w:rsidRDefault="003A4628" w:rsidP="003A4628">
      <w:r w:rsidRPr="003A4628">
        <w:t xml:space="preserve">  </w:t>
      </w:r>
      <w:proofErr w:type="spellStart"/>
      <w:proofErr w:type="gramStart"/>
      <w:r w:rsidRPr="003A4628">
        <w:t>ylab</w:t>
      </w:r>
      <w:proofErr w:type="spellEnd"/>
      <w:r w:rsidRPr="003A4628">
        <w:t>(</w:t>
      </w:r>
      <w:proofErr w:type="gramEnd"/>
      <w:r w:rsidRPr="003A4628">
        <w:t>"Both Schools ") +   # Label for Y-Axis</w:t>
      </w:r>
    </w:p>
    <w:p w:rsidR="003A4628" w:rsidRPr="003A4628" w:rsidRDefault="003A4628" w:rsidP="003A4628">
      <w:r w:rsidRPr="003A4628">
        <w:t xml:space="preserve">  </w:t>
      </w:r>
      <w:proofErr w:type="spellStart"/>
      <w:proofErr w:type="gramStart"/>
      <w:r w:rsidRPr="003A4628">
        <w:t>xlab</w:t>
      </w:r>
      <w:proofErr w:type="spellEnd"/>
      <w:r w:rsidRPr="003A4628">
        <w:t>(</w:t>
      </w:r>
      <w:proofErr w:type="gramEnd"/>
      <w:r w:rsidRPr="003A4628">
        <w:t>"Time spent per week on study")     # Label for X-Axis</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r w:rsidRPr="003A4628">
        <w:t xml:space="preserve">##create a summary table to show the </w:t>
      </w:r>
      <w:proofErr w:type="spellStart"/>
      <w:proofErr w:type="gramStart"/>
      <w:r w:rsidRPr="003A4628">
        <w:t>mean,median</w:t>
      </w:r>
      <w:proofErr w:type="gramEnd"/>
      <w:r w:rsidRPr="003A4628">
        <w:t>,sd</w:t>
      </w:r>
      <w:proofErr w:type="spellEnd"/>
      <w:r w:rsidRPr="003A4628">
        <w:t xml:space="preserve"> and 3 </w:t>
      </w:r>
      <w:proofErr w:type="spellStart"/>
      <w:r w:rsidRPr="003A4628">
        <w:t>rd</w:t>
      </w:r>
      <w:proofErr w:type="spellEnd"/>
      <w:r w:rsidRPr="003A4628">
        <w:t xml:space="preserve"> quartile of the </w:t>
      </w:r>
      <w:proofErr w:type="spellStart"/>
      <w:r w:rsidRPr="003A4628">
        <w:t>studytime</w:t>
      </w:r>
      <w:proofErr w:type="spellEnd"/>
      <w:r w:rsidRPr="003A4628">
        <w:t xml:space="preserve"> </w:t>
      </w:r>
      <w:proofErr w:type="spellStart"/>
      <w:r w:rsidRPr="003A4628">
        <w:t>varaibale</w:t>
      </w:r>
      <w:proofErr w:type="spellEnd"/>
      <w:r w:rsidRPr="003A4628">
        <w:t xml:space="preserve"> data distribution.</w:t>
      </w:r>
    </w:p>
    <w:p w:rsidR="003A4628" w:rsidRPr="003A4628" w:rsidRDefault="003A4628" w:rsidP="003A4628">
      <w:proofErr w:type="spellStart"/>
      <w:r w:rsidRPr="003A4628">
        <w:t>studytime_data</w:t>
      </w:r>
      <w:proofErr w:type="spellEnd"/>
      <w:r w:rsidRPr="003A4628">
        <w:t>&lt;-</w:t>
      </w:r>
      <w:proofErr w:type="spellStart"/>
      <w:r w:rsidRPr="003A4628">
        <w:t>ddply</w:t>
      </w:r>
      <w:proofErr w:type="spellEnd"/>
      <w:r w:rsidRPr="003A4628">
        <w:t xml:space="preserve">(Student, c("school"), summarise,      N = length(school),        </w:t>
      </w:r>
      <w:proofErr w:type="spellStart"/>
      <w:r w:rsidRPr="003A4628">
        <w:t>study_avg</w:t>
      </w:r>
      <w:proofErr w:type="spellEnd"/>
      <w:r w:rsidRPr="003A4628">
        <w:t>=round(mean(</w:t>
      </w:r>
      <w:proofErr w:type="spellStart"/>
      <w:r w:rsidRPr="003A4628">
        <w:t>studytime</w:t>
      </w:r>
      <w:proofErr w:type="spellEnd"/>
      <w:r w:rsidRPr="003A4628">
        <w:t>),digits=2),                   study_sd=round(sd(studytime),digits=2),med_study=round(median(studytime),digits=2),third_Quartile=round(summary(studytime)[5],digits=2))</w:t>
      </w:r>
    </w:p>
    <w:p w:rsidR="003A4628" w:rsidRPr="003A4628" w:rsidRDefault="003A4628" w:rsidP="003A4628">
      <w:r w:rsidRPr="003A4628">
        <w:t xml:space="preserve">##RTF file is </w:t>
      </w:r>
      <w:proofErr w:type="spellStart"/>
      <w:r w:rsidRPr="003A4628">
        <w:t>craeted</w:t>
      </w:r>
      <w:proofErr w:type="spellEnd"/>
      <w:r w:rsidRPr="003A4628">
        <w:t xml:space="preserve"> and exported that contains the summary table.</w:t>
      </w:r>
    </w:p>
    <w:p w:rsidR="003A4628" w:rsidRPr="003A4628" w:rsidRDefault="003A4628" w:rsidP="003A4628">
      <w:r w:rsidRPr="003A4628">
        <w:t>study.rtf&lt;-</w:t>
      </w:r>
      <w:proofErr w:type="gramStart"/>
      <w:r w:rsidRPr="003A4628">
        <w:t>RTF(</w:t>
      </w:r>
      <w:proofErr w:type="gramEnd"/>
      <w:r w:rsidRPr="003A4628">
        <w:t xml:space="preserve">"output.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study.rtf ,</w:t>
      </w:r>
      <w:proofErr w:type="spellStart"/>
      <w:r w:rsidRPr="003A4628">
        <w:t>studytime_data</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r w:rsidRPr="003A4628">
        <w:t>##################################################################################</w:t>
      </w:r>
    </w:p>
    <w:p w:rsidR="003A4628" w:rsidRPr="003A4628" w:rsidRDefault="003A4628" w:rsidP="003A4628">
      <w:r w:rsidRPr="003A4628">
        <w:t>##failures data distribution is studied.</w:t>
      </w:r>
    </w:p>
    <w:p w:rsidR="003A4628" w:rsidRPr="003A4628" w:rsidRDefault="003A4628" w:rsidP="003A4628">
      <w:r w:rsidRPr="003A4628">
        <w:t xml:space="preserve">##Violin plot showing </w:t>
      </w:r>
      <w:proofErr w:type="gramStart"/>
      <w:r w:rsidRPr="003A4628">
        <w:t>the  number</w:t>
      </w:r>
      <w:proofErr w:type="gramEnd"/>
      <w:r w:rsidRPr="003A4628">
        <w:t xml:space="preserve"> of failures for both schools and exported as a </w:t>
      </w:r>
      <w:proofErr w:type="spellStart"/>
      <w:r w:rsidRPr="003A4628">
        <w:t>png</w:t>
      </w:r>
      <w:proofErr w:type="spellEnd"/>
      <w:r w:rsidRPr="003A4628">
        <w:t xml:space="preserve"> file</w:t>
      </w:r>
    </w:p>
    <w:p w:rsidR="003A4628" w:rsidRPr="003A4628" w:rsidRDefault="003A4628" w:rsidP="003A4628">
      <w:proofErr w:type="spellStart"/>
      <w:proofErr w:type="gramStart"/>
      <w:r w:rsidRPr="003A4628">
        <w:t>png</w:t>
      </w:r>
      <w:proofErr w:type="spellEnd"/>
      <w:r w:rsidRPr="003A4628">
        <w:t>(</w:t>
      </w:r>
      <w:proofErr w:type="gramEnd"/>
      <w:r w:rsidRPr="003A4628">
        <w:t>file="Failures_gender.png",   width=900, height=900)</w:t>
      </w:r>
    </w:p>
    <w:p w:rsidR="003A4628" w:rsidRPr="003A4628" w:rsidRDefault="003A4628" w:rsidP="003A4628">
      <w:proofErr w:type="spellStart"/>
      <w:proofErr w:type="gramStart"/>
      <w:r w:rsidRPr="003A4628">
        <w:t>ggplot</w:t>
      </w:r>
      <w:proofErr w:type="spellEnd"/>
      <w:r w:rsidRPr="003A4628">
        <w:t>(</w:t>
      </w:r>
      <w:proofErr w:type="gramEnd"/>
      <w:r w:rsidRPr="003A4628">
        <w:t xml:space="preserve">Student, </w:t>
      </w:r>
      <w:proofErr w:type="spellStart"/>
      <w:r w:rsidRPr="003A4628">
        <w:t>aes</w:t>
      </w:r>
      <w:proofErr w:type="spellEnd"/>
      <w:r w:rsidRPr="003A4628">
        <w:t xml:space="preserve">(x = </w:t>
      </w:r>
      <w:proofErr w:type="spellStart"/>
      <w:r w:rsidRPr="003A4628">
        <w:t>Student$sex</w:t>
      </w:r>
      <w:proofErr w:type="spellEnd"/>
      <w:r w:rsidRPr="003A4628">
        <w:t xml:space="preserve">, y = </w:t>
      </w:r>
      <w:proofErr w:type="spellStart"/>
      <w:r w:rsidRPr="003A4628">
        <w:t>Student$failures</w:t>
      </w:r>
      <w:proofErr w:type="spellEnd"/>
      <w:r w:rsidRPr="003A4628">
        <w:t xml:space="preserve">,  fill = </w:t>
      </w:r>
      <w:proofErr w:type="spellStart"/>
      <w:r w:rsidRPr="003A4628">
        <w:t>Student$se</w:t>
      </w:r>
      <w:proofErr w:type="spellEnd"/>
      <w:r w:rsidRPr="003A4628">
        <w:t xml:space="preserve">)) + </w:t>
      </w:r>
    </w:p>
    <w:p w:rsidR="003A4628" w:rsidRPr="003A4628" w:rsidRDefault="003A4628" w:rsidP="003A4628">
      <w:r w:rsidRPr="003A4628">
        <w:t xml:space="preserve">  </w:t>
      </w:r>
      <w:proofErr w:type="spellStart"/>
      <w:r w:rsidRPr="003A4628">
        <w:t>geom_</w:t>
      </w:r>
      <w:proofErr w:type="gramStart"/>
      <w:r w:rsidRPr="003A4628">
        <w:t>violin</w:t>
      </w:r>
      <w:proofErr w:type="spellEnd"/>
      <w:r w:rsidRPr="003A4628">
        <w:t>(</w:t>
      </w:r>
      <w:proofErr w:type="gramEnd"/>
      <w:r w:rsidRPr="003A4628">
        <w:t>) +# Make it a Violin Plot</w:t>
      </w:r>
    </w:p>
    <w:p w:rsidR="003A4628" w:rsidRPr="003A4628" w:rsidRDefault="003A4628" w:rsidP="003A4628">
      <w:r w:rsidRPr="003A4628">
        <w:t xml:space="preserve">  </w:t>
      </w:r>
      <w:proofErr w:type="spellStart"/>
      <w:r w:rsidRPr="003A4628">
        <w:t>theme_</w:t>
      </w:r>
      <w:proofErr w:type="gramStart"/>
      <w:r w:rsidRPr="003A4628">
        <w:t>bw</w:t>
      </w:r>
      <w:proofErr w:type="spellEnd"/>
      <w:r w:rsidRPr="003A4628">
        <w:t>(</w:t>
      </w:r>
      <w:proofErr w:type="gramEnd"/>
      <w:r w:rsidRPr="003A4628">
        <w:t xml:space="preserve">) +   # Change Background </w:t>
      </w:r>
      <w:proofErr w:type="spellStart"/>
      <w:r w:rsidRPr="003A4628">
        <w:t>Color</w:t>
      </w:r>
      <w:proofErr w:type="spellEnd"/>
    </w:p>
    <w:p w:rsidR="003A4628" w:rsidRPr="003A4628" w:rsidRDefault="003A4628" w:rsidP="003A4628">
      <w:r w:rsidRPr="003A4628">
        <w:t xml:space="preserve">  </w:t>
      </w:r>
      <w:proofErr w:type="gramStart"/>
      <w:r w:rsidRPr="003A4628">
        <w:t>labs(</w:t>
      </w:r>
      <w:proofErr w:type="gramEnd"/>
      <w:r w:rsidRPr="003A4628">
        <w:t xml:space="preserve">title = "Comparing failure for both schools") + # Add a Title     </w:t>
      </w:r>
    </w:p>
    <w:p w:rsidR="003A4628" w:rsidRPr="003A4628" w:rsidRDefault="003A4628" w:rsidP="003A4628">
      <w:r w:rsidRPr="003A4628">
        <w:t xml:space="preserve">  </w:t>
      </w:r>
      <w:proofErr w:type="spellStart"/>
      <w:proofErr w:type="gramStart"/>
      <w:r w:rsidRPr="003A4628">
        <w:t>xlab</w:t>
      </w:r>
      <w:proofErr w:type="spellEnd"/>
      <w:r w:rsidRPr="003A4628">
        <w:t>(</w:t>
      </w:r>
      <w:proofErr w:type="gramEnd"/>
      <w:r w:rsidRPr="003A4628">
        <w:t xml:space="preserve">"Male and female students")+ #label for X=axis </w:t>
      </w:r>
    </w:p>
    <w:p w:rsidR="003A4628" w:rsidRPr="003A4628" w:rsidRDefault="003A4628" w:rsidP="003A4628">
      <w:r w:rsidRPr="003A4628">
        <w:t xml:space="preserve">  </w:t>
      </w:r>
      <w:proofErr w:type="spellStart"/>
      <w:r w:rsidRPr="003A4628">
        <w:t>ylab</w:t>
      </w:r>
      <w:proofErr w:type="spellEnd"/>
      <w:r w:rsidRPr="003A4628">
        <w:t>("Failure") + # Label for Y-Axis</w:t>
      </w:r>
    </w:p>
    <w:p w:rsidR="003A4628" w:rsidRPr="003A4628" w:rsidRDefault="003A4628" w:rsidP="003A4628">
      <w:r w:rsidRPr="003A4628">
        <w:lastRenderedPageBreak/>
        <w:t xml:space="preserve">  </w:t>
      </w:r>
      <w:proofErr w:type="spellStart"/>
      <w:proofErr w:type="gramStart"/>
      <w:r w:rsidRPr="003A4628">
        <w:t>ylim</w:t>
      </w:r>
      <w:proofErr w:type="spellEnd"/>
      <w:r w:rsidRPr="003A4628">
        <w:t>(</w:t>
      </w:r>
      <w:proofErr w:type="gramEnd"/>
      <w:r w:rsidRPr="003A4628">
        <w:t>1,4)   +</w:t>
      </w:r>
    </w:p>
    <w:p w:rsidR="003A4628" w:rsidRPr="003A4628" w:rsidRDefault="003A4628" w:rsidP="003A4628">
      <w:r w:rsidRPr="003A4628">
        <w:t xml:space="preserve">  guides(fill=FALSE) +# Remove the legend</w:t>
      </w:r>
    </w:p>
    <w:p w:rsidR="003A4628" w:rsidRPr="003A4628" w:rsidRDefault="003A4628" w:rsidP="003A4628">
      <w:r w:rsidRPr="003A4628">
        <w:t xml:space="preserve">  </w:t>
      </w:r>
      <w:proofErr w:type="spellStart"/>
      <w:r w:rsidRPr="003A4628">
        <w:t>scale_fill_brewer</w:t>
      </w:r>
      <w:proofErr w:type="spellEnd"/>
      <w:r w:rsidRPr="003A4628">
        <w:t>(palette="</w:t>
      </w:r>
      <w:proofErr w:type="spellStart"/>
      <w:r w:rsidRPr="003A4628">
        <w:t>YlOrRd</w:t>
      </w:r>
      <w:proofErr w:type="spellEnd"/>
      <w:proofErr w:type="gramStart"/>
      <w:r w:rsidRPr="003A4628">
        <w:t>")+</w:t>
      </w:r>
      <w:proofErr w:type="gramEnd"/>
      <w:r w:rsidRPr="003A4628">
        <w:t xml:space="preserve"> # Change Fill </w:t>
      </w:r>
      <w:proofErr w:type="spellStart"/>
      <w:r w:rsidRPr="003A4628">
        <w:t>Color</w:t>
      </w:r>
      <w:proofErr w:type="spellEnd"/>
      <w:r w:rsidRPr="003A4628">
        <w:t xml:space="preserve"> to Yellow orange and red from  </w:t>
      </w:r>
      <w:proofErr w:type="spellStart"/>
      <w:r w:rsidRPr="003A4628">
        <w:t>RColorBrewer</w:t>
      </w:r>
      <w:proofErr w:type="spellEnd"/>
      <w:r w:rsidRPr="003A4628">
        <w:t xml:space="preserve"> library</w:t>
      </w:r>
    </w:p>
    <w:p w:rsidR="003A4628" w:rsidRPr="003A4628" w:rsidRDefault="003A4628" w:rsidP="003A4628">
      <w:r w:rsidRPr="003A4628">
        <w:t xml:space="preserve">  </w:t>
      </w:r>
      <w:proofErr w:type="spellStart"/>
      <w:r w:rsidRPr="003A4628">
        <w:t>geom_boxplot</w:t>
      </w:r>
      <w:proofErr w:type="spellEnd"/>
      <w:r w:rsidRPr="003A4628">
        <w:t>(width=0.</w:t>
      </w:r>
      <w:proofErr w:type="gramStart"/>
      <w:r w:rsidRPr="003A4628">
        <w:t>2)+</w:t>
      </w:r>
      <w:proofErr w:type="gramEnd"/>
    </w:p>
    <w:p w:rsidR="003A4628" w:rsidRPr="003A4628" w:rsidRDefault="003A4628" w:rsidP="003A4628">
      <w:r w:rsidRPr="003A4628">
        <w:t xml:space="preserve">  </w:t>
      </w:r>
      <w:proofErr w:type="spellStart"/>
      <w:r w:rsidRPr="003A4628">
        <w:t>stat_</w:t>
      </w:r>
      <w:proofErr w:type="gramStart"/>
      <w:r w:rsidRPr="003A4628">
        <w:t>summary</w:t>
      </w:r>
      <w:proofErr w:type="spellEnd"/>
      <w:r w:rsidRPr="003A4628">
        <w:t>(</w:t>
      </w:r>
      <w:proofErr w:type="spellStart"/>
      <w:proofErr w:type="gramEnd"/>
      <w:r w:rsidRPr="003A4628">
        <w:t>fun.y</w:t>
      </w:r>
      <w:proofErr w:type="spellEnd"/>
      <w:r w:rsidRPr="003A4628">
        <w:t xml:space="preserve"> = mean, </w:t>
      </w:r>
      <w:proofErr w:type="spellStart"/>
      <w:r w:rsidRPr="003A4628">
        <w:t>geom</w:t>
      </w:r>
      <w:proofErr w:type="spellEnd"/>
      <w:r w:rsidRPr="003A4628">
        <w:t xml:space="preserve"> = "point",  shape = 18, size = 2.5, </w:t>
      </w:r>
      <w:proofErr w:type="spellStart"/>
      <w:r w:rsidRPr="003A4628">
        <w:t>color</w:t>
      </w:r>
      <w:proofErr w:type="spellEnd"/>
      <w:r w:rsidRPr="003A4628">
        <w:t xml:space="preserve"> = "#FC4E07")  # Add a Box Plot on Top with red </w:t>
      </w:r>
      <w:proofErr w:type="spellStart"/>
      <w:r w:rsidRPr="003A4628">
        <w:t>color</w:t>
      </w:r>
      <w:proofErr w:type="spellEnd"/>
      <w:r w:rsidRPr="003A4628">
        <w:t xml:space="preserve"> on the mean.</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r w:rsidRPr="003A4628">
        <w:t>## create a rtf document called "output.rtf" and as a data frame "</w:t>
      </w:r>
      <w:proofErr w:type="spellStart"/>
      <w:r w:rsidRPr="003A4628">
        <w:t>summarystat</w:t>
      </w:r>
      <w:proofErr w:type="spellEnd"/>
      <w:r w:rsidRPr="003A4628">
        <w:t>" as a table in this document.</w:t>
      </w:r>
    </w:p>
    <w:p w:rsidR="003A4628" w:rsidRPr="003A4628" w:rsidRDefault="003A4628" w:rsidP="003A4628">
      <w:proofErr w:type="spellStart"/>
      <w:r w:rsidRPr="003A4628">
        <w:t>summarystat</w:t>
      </w:r>
      <w:proofErr w:type="spellEnd"/>
      <w:r w:rsidRPr="003A4628">
        <w:t>=</w:t>
      </w:r>
      <w:proofErr w:type="spellStart"/>
      <w:r w:rsidRPr="003A4628">
        <w:t>data.frame</w:t>
      </w:r>
      <w:proofErr w:type="spellEnd"/>
      <w:r w:rsidRPr="003A4628">
        <w:t>(</w:t>
      </w:r>
      <w:proofErr w:type="spellStart"/>
      <w:r w:rsidRPr="003A4628">
        <w:t>ddply</w:t>
      </w:r>
      <w:proofErr w:type="spellEnd"/>
      <w:r w:rsidRPr="003A4628">
        <w:t>(</w:t>
      </w:r>
      <w:proofErr w:type="spellStart"/>
      <w:r w:rsidRPr="003A4628">
        <w:t>forestfires</w:t>
      </w:r>
      <w:proofErr w:type="spellEnd"/>
      <w:r w:rsidRPr="003A4628">
        <w:t xml:space="preserve">, c("quarter"), summarise, N = length(quarter), FFMC_avg=round(mean(FFMC),digits=2),DMC_avg=round(mean(DMC),digits=2),DMC_avg=round(mean(DMC),digits=2),                           DC_avg=round(mean(DC),digits=2),ISI_avg=round(mean(ISI),digits=2),temp_avg=round(mean(temp),digits=2),RH_avg=round(mean(RH),digits=2),wind_avg=round(mean(wind),digits=2),rain_avg=round(mean(rain),digits=2), </w:t>
      </w:r>
      <w:proofErr w:type="spellStart"/>
      <w:r w:rsidRPr="003A4628">
        <w:t>area_avg</w:t>
      </w:r>
      <w:proofErr w:type="spellEnd"/>
      <w:r w:rsidRPr="003A4628">
        <w:t>=round(mean(area),digits=2)))</w:t>
      </w:r>
    </w:p>
    <w:p w:rsidR="003A4628" w:rsidRPr="003A4628" w:rsidRDefault="003A4628" w:rsidP="003A4628">
      <w:r w:rsidRPr="003A4628">
        <w:t>output.rtf&lt;-</w:t>
      </w:r>
      <w:proofErr w:type="gramStart"/>
      <w:r w:rsidRPr="003A4628">
        <w:t>RTF(</w:t>
      </w:r>
      <w:proofErr w:type="gramEnd"/>
      <w:r w:rsidRPr="003A4628">
        <w:t xml:space="preserve">"output.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output.rtf ,</w:t>
      </w:r>
      <w:proofErr w:type="spellStart"/>
      <w:r w:rsidRPr="003A4628">
        <w:t>summarystat</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p w:rsidR="003A4628" w:rsidRPr="003A4628" w:rsidRDefault="003A4628" w:rsidP="003A4628">
      <w:r w:rsidRPr="003A4628">
        <w:t xml:space="preserve">##create summary table showing mean and </w:t>
      </w:r>
      <w:proofErr w:type="spellStart"/>
      <w:r w:rsidRPr="003A4628">
        <w:t>sd</w:t>
      </w:r>
      <w:proofErr w:type="spellEnd"/>
      <w:r w:rsidRPr="003A4628">
        <w:t xml:space="preserve"> for both schools and export the table as a rtf</w:t>
      </w:r>
    </w:p>
    <w:p w:rsidR="003A4628" w:rsidRPr="003A4628" w:rsidRDefault="003A4628" w:rsidP="003A4628">
      <w:proofErr w:type="spellStart"/>
      <w:r w:rsidRPr="003A4628">
        <w:t>failures_data</w:t>
      </w:r>
      <w:proofErr w:type="spellEnd"/>
      <w:r w:rsidRPr="003A4628">
        <w:t>=</w:t>
      </w:r>
      <w:proofErr w:type="spellStart"/>
      <w:proofErr w:type="gramStart"/>
      <w:r w:rsidRPr="003A4628">
        <w:t>data.frame</w:t>
      </w:r>
      <w:proofErr w:type="spellEnd"/>
      <w:proofErr w:type="gramEnd"/>
      <w:r w:rsidRPr="003A4628">
        <w:t>(</w:t>
      </w:r>
      <w:proofErr w:type="spellStart"/>
      <w:r w:rsidRPr="003A4628">
        <w:t>ddply</w:t>
      </w:r>
      <w:proofErr w:type="spellEnd"/>
      <w:r w:rsidRPr="003A4628">
        <w:t>(Student, c("</w:t>
      </w:r>
      <w:proofErr w:type="spellStart"/>
      <w:r w:rsidRPr="003A4628">
        <w:t>school","sex</w:t>
      </w:r>
      <w:proofErr w:type="spellEnd"/>
      <w:r w:rsidRPr="003A4628">
        <w:t xml:space="preserve">"), summarise,      N = length(school),        </w:t>
      </w:r>
      <w:proofErr w:type="spellStart"/>
      <w:r w:rsidRPr="003A4628">
        <w:t>failures_avg</w:t>
      </w:r>
      <w:proofErr w:type="spellEnd"/>
      <w:r w:rsidRPr="003A4628">
        <w:t xml:space="preserve">=round(mean(failures),digits=2), </w:t>
      </w:r>
      <w:proofErr w:type="spellStart"/>
      <w:r w:rsidRPr="003A4628">
        <w:t>failures_sd</w:t>
      </w:r>
      <w:proofErr w:type="spellEnd"/>
      <w:r w:rsidRPr="003A4628">
        <w:t>=round(</w:t>
      </w:r>
      <w:proofErr w:type="spellStart"/>
      <w:r w:rsidRPr="003A4628">
        <w:t>sd</w:t>
      </w:r>
      <w:proofErr w:type="spellEnd"/>
      <w:r w:rsidRPr="003A4628">
        <w:t>(failures),digits=2)))</w:t>
      </w:r>
    </w:p>
    <w:p w:rsidR="003A4628" w:rsidRPr="003A4628" w:rsidRDefault="003A4628" w:rsidP="003A4628">
      <w:r w:rsidRPr="003A4628">
        <w:t>output_failures.rtf&lt;-</w:t>
      </w:r>
      <w:proofErr w:type="gramStart"/>
      <w:r w:rsidRPr="003A4628">
        <w:t>RTF(</w:t>
      </w:r>
      <w:proofErr w:type="gramEnd"/>
      <w:r w:rsidRPr="003A4628">
        <w:t xml:space="preserve">"failures.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output_failures.rtf ,</w:t>
      </w:r>
      <w:proofErr w:type="spellStart"/>
      <w:r w:rsidRPr="003A4628">
        <w:t>failures_data</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r w:rsidRPr="003A4628">
        <w:t>##################################################################################</w:t>
      </w:r>
    </w:p>
    <w:p w:rsidR="003A4628" w:rsidRPr="003A4628" w:rsidRDefault="003A4628" w:rsidP="003A4628"/>
    <w:p w:rsidR="003A4628" w:rsidRPr="003A4628" w:rsidRDefault="003A4628" w:rsidP="003A4628">
      <w:r w:rsidRPr="003A4628">
        <w:t># Conduct a One-Way Analysis of Variance (ANOVA) for study time variable to that of absences.</w:t>
      </w:r>
    </w:p>
    <w:p w:rsidR="003A4628" w:rsidRPr="003A4628" w:rsidRDefault="003A4628" w:rsidP="003A4628">
      <w:r w:rsidRPr="003A4628">
        <w:t>##create a factor for various levels in the study time.</w:t>
      </w:r>
    </w:p>
    <w:p w:rsidR="003A4628" w:rsidRPr="003A4628" w:rsidRDefault="003A4628" w:rsidP="003A4628">
      <w:proofErr w:type="spellStart"/>
      <w:r w:rsidRPr="003A4628">
        <w:t>Student$studytime</w:t>
      </w:r>
      <w:proofErr w:type="spellEnd"/>
      <w:r w:rsidRPr="003A4628">
        <w:t xml:space="preserve"> &lt;- </w:t>
      </w:r>
      <w:proofErr w:type="gramStart"/>
      <w:r w:rsidRPr="003A4628">
        <w:t>factor(</w:t>
      </w:r>
      <w:proofErr w:type="spellStart"/>
      <w:proofErr w:type="gramEnd"/>
      <w:r w:rsidRPr="003A4628">
        <w:t>Student$studytime</w:t>
      </w:r>
      <w:proofErr w:type="spellEnd"/>
      <w:r w:rsidRPr="003A4628">
        <w:t>, levels = c(1, 2,3,4),    labels = c("&lt;2","2 to 5 ","5 to 10 ", " &gt;10"))</w:t>
      </w:r>
    </w:p>
    <w:p w:rsidR="003A4628" w:rsidRPr="003A4628" w:rsidRDefault="003A4628" w:rsidP="003A4628">
      <w:r w:rsidRPr="003A4628">
        <w:t>##Box plot showing relationship study time to that of absences.</w:t>
      </w:r>
    </w:p>
    <w:p w:rsidR="003A4628" w:rsidRPr="003A4628" w:rsidRDefault="003A4628" w:rsidP="003A4628">
      <w:proofErr w:type="spellStart"/>
      <w:proofErr w:type="gramStart"/>
      <w:r w:rsidRPr="003A4628">
        <w:t>png</w:t>
      </w:r>
      <w:proofErr w:type="spellEnd"/>
      <w:r w:rsidRPr="003A4628">
        <w:t>(</w:t>
      </w:r>
      <w:proofErr w:type="gramEnd"/>
      <w:r w:rsidRPr="003A4628">
        <w:t>file="Study_absences.png",     width=900, height=900)</w:t>
      </w:r>
    </w:p>
    <w:p w:rsidR="003A4628" w:rsidRPr="003A4628" w:rsidRDefault="003A4628" w:rsidP="003A4628">
      <w:proofErr w:type="gramStart"/>
      <w:r w:rsidRPr="003A4628">
        <w:lastRenderedPageBreak/>
        <w:t>ggplot(</w:t>
      </w:r>
      <w:proofErr w:type="gramEnd"/>
      <w:r w:rsidRPr="003A4628">
        <w:t>Student[!is.na(Student$studytime),],aes(x=Student$studytime, y=</w:t>
      </w:r>
      <w:proofErr w:type="spellStart"/>
      <w:r w:rsidRPr="003A4628">
        <w:t>Student$absences</w:t>
      </w:r>
      <w:proofErr w:type="spellEnd"/>
      <w:r w:rsidRPr="003A4628">
        <w:t>, fill=</w:t>
      </w:r>
      <w:proofErr w:type="spellStart"/>
      <w:r w:rsidRPr="003A4628">
        <w:t>Student$studytime</w:t>
      </w:r>
      <w:proofErr w:type="spellEnd"/>
      <w:r w:rsidRPr="003A4628">
        <w:t>))+</w:t>
      </w:r>
    </w:p>
    <w:p w:rsidR="003A4628" w:rsidRPr="003A4628" w:rsidRDefault="003A4628" w:rsidP="003A4628">
      <w:r w:rsidRPr="003A4628">
        <w:t xml:space="preserve">  </w:t>
      </w:r>
      <w:proofErr w:type="spellStart"/>
      <w:r w:rsidRPr="003A4628">
        <w:t>stat_</w:t>
      </w:r>
      <w:proofErr w:type="gramStart"/>
      <w:r w:rsidRPr="003A4628">
        <w:t>boxplot</w:t>
      </w:r>
      <w:proofErr w:type="spellEnd"/>
      <w:r w:rsidRPr="003A4628">
        <w:t>(</w:t>
      </w:r>
      <w:proofErr w:type="spellStart"/>
      <w:proofErr w:type="gramEnd"/>
      <w:r w:rsidRPr="003A4628">
        <w:t>geom</w:t>
      </w:r>
      <w:proofErr w:type="spellEnd"/>
      <w:r w:rsidRPr="003A4628">
        <w:t>= '</w:t>
      </w:r>
      <w:proofErr w:type="spellStart"/>
      <w:r w:rsidRPr="003A4628">
        <w:t>errorbar</w:t>
      </w:r>
      <w:proofErr w:type="spellEnd"/>
      <w:r w:rsidRPr="003A4628">
        <w:t>')+</w:t>
      </w:r>
    </w:p>
    <w:p w:rsidR="003A4628" w:rsidRPr="003A4628" w:rsidRDefault="003A4628" w:rsidP="003A4628">
      <w:r w:rsidRPr="003A4628">
        <w:t xml:space="preserve">  </w:t>
      </w:r>
      <w:proofErr w:type="spellStart"/>
      <w:r w:rsidRPr="003A4628">
        <w:t>geom_</w:t>
      </w:r>
      <w:proofErr w:type="gramStart"/>
      <w:r w:rsidRPr="003A4628">
        <w:t>boxplot</w:t>
      </w:r>
      <w:proofErr w:type="spellEnd"/>
      <w:r w:rsidRPr="003A4628">
        <w:t>(</w:t>
      </w:r>
      <w:proofErr w:type="gramEnd"/>
      <w:r w:rsidRPr="003A4628">
        <w:t>)+</w:t>
      </w:r>
    </w:p>
    <w:p w:rsidR="003A4628" w:rsidRPr="003A4628" w:rsidRDefault="003A4628" w:rsidP="003A4628">
      <w:r w:rsidRPr="003A4628">
        <w:t xml:space="preserve">  </w:t>
      </w:r>
      <w:proofErr w:type="spellStart"/>
      <w:r w:rsidRPr="003A4628">
        <w:t>theme_</w:t>
      </w:r>
      <w:proofErr w:type="gramStart"/>
      <w:r w:rsidRPr="003A4628">
        <w:t>bw</w:t>
      </w:r>
      <w:proofErr w:type="spellEnd"/>
      <w:r w:rsidRPr="003A4628">
        <w:t>(</w:t>
      </w:r>
      <w:proofErr w:type="gramEnd"/>
      <w:r w:rsidRPr="003A4628">
        <w:t>)+</w:t>
      </w:r>
    </w:p>
    <w:p w:rsidR="003A4628" w:rsidRPr="003A4628" w:rsidRDefault="003A4628" w:rsidP="003A4628">
      <w:r w:rsidRPr="003A4628">
        <w:t xml:space="preserve">  </w:t>
      </w:r>
      <w:proofErr w:type="gramStart"/>
      <w:r w:rsidRPr="003A4628">
        <w:t>labs(</w:t>
      </w:r>
      <w:proofErr w:type="gramEnd"/>
      <w:r w:rsidRPr="003A4628">
        <w:t>title = "Influence of Study time towards absences")+</w:t>
      </w:r>
    </w:p>
    <w:p w:rsidR="003A4628" w:rsidRPr="003A4628" w:rsidRDefault="003A4628" w:rsidP="003A4628">
      <w:r w:rsidRPr="003A4628">
        <w:t xml:space="preserve">  </w:t>
      </w:r>
      <w:proofErr w:type="spellStart"/>
      <w:proofErr w:type="gramStart"/>
      <w:r w:rsidRPr="003A4628">
        <w:t>xlab</w:t>
      </w:r>
      <w:proofErr w:type="spellEnd"/>
      <w:r w:rsidRPr="003A4628">
        <w:t>(</w:t>
      </w:r>
      <w:proofErr w:type="gramEnd"/>
      <w:r w:rsidRPr="003A4628">
        <w:t>"Study time")+</w:t>
      </w:r>
    </w:p>
    <w:p w:rsidR="003A4628" w:rsidRPr="003A4628" w:rsidRDefault="003A4628" w:rsidP="003A4628">
      <w:r w:rsidRPr="003A4628">
        <w:t xml:space="preserve">  </w:t>
      </w:r>
      <w:proofErr w:type="spellStart"/>
      <w:r w:rsidRPr="003A4628">
        <w:t>ylab</w:t>
      </w:r>
      <w:proofErr w:type="spellEnd"/>
      <w:r w:rsidRPr="003A4628">
        <w:t>("Absences</w:t>
      </w:r>
      <w:proofErr w:type="gramStart"/>
      <w:r w:rsidRPr="003A4628">
        <w:t>")+</w:t>
      </w:r>
      <w:proofErr w:type="gramEnd"/>
      <w:r w:rsidRPr="003A4628">
        <w:t xml:space="preserve">     </w:t>
      </w:r>
      <w:proofErr w:type="spellStart"/>
      <w:r w:rsidRPr="003A4628">
        <w:t>ylim</w:t>
      </w:r>
      <w:proofErr w:type="spellEnd"/>
      <w:r w:rsidRPr="003A4628">
        <w:t>(0,93)+</w:t>
      </w:r>
    </w:p>
    <w:p w:rsidR="003A4628" w:rsidRPr="003A4628" w:rsidRDefault="003A4628" w:rsidP="003A4628">
      <w:r w:rsidRPr="003A4628">
        <w:t xml:space="preserve">  </w:t>
      </w:r>
      <w:proofErr w:type="spellStart"/>
      <w:r w:rsidRPr="003A4628">
        <w:t>stat_</w:t>
      </w:r>
      <w:proofErr w:type="gramStart"/>
      <w:r w:rsidRPr="003A4628">
        <w:t>summary</w:t>
      </w:r>
      <w:proofErr w:type="spellEnd"/>
      <w:r w:rsidRPr="003A4628">
        <w:t>(</w:t>
      </w:r>
      <w:proofErr w:type="spellStart"/>
      <w:proofErr w:type="gramEnd"/>
      <w:r w:rsidRPr="003A4628">
        <w:t>fun.y</w:t>
      </w:r>
      <w:proofErr w:type="spellEnd"/>
      <w:r w:rsidRPr="003A4628">
        <w:t xml:space="preserve"> = mean, </w:t>
      </w:r>
      <w:proofErr w:type="spellStart"/>
      <w:r w:rsidRPr="003A4628">
        <w:t>geom</w:t>
      </w:r>
      <w:proofErr w:type="spellEnd"/>
      <w:r w:rsidRPr="003A4628">
        <w:t xml:space="preserve"> = "point",  shape = 18, size = 2.5, </w:t>
      </w:r>
      <w:proofErr w:type="spellStart"/>
      <w:r w:rsidRPr="003A4628">
        <w:t>color</w:t>
      </w:r>
      <w:proofErr w:type="spellEnd"/>
      <w:r w:rsidRPr="003A4628">
        <w:t xml:space="preserve"> = "#FC4E07")  # Add a Box Plot on Top with red </w:t>
      </w:r>
      <w:proofErr w:type="spellStart"/>
      <w:r w:rsidRPr="003A4628">
        <w:t>color</w:t>
      </w:r>
      <w:proofErr w:type="spellEnd"/>
      <w:r w:rsidRPr="003A4628">
        <w:t xml:space="preserve"> on the mean.</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p w:rsidR="003A4628" w:rsidRPr="003A4628" w:rsidRDefault="003A4628" w:rsidP="003A4628">
      <w:r w:rsidRPr="003A4628">
        <w:t># Conduct a One-Way Analysis of Variance (ANOVA)</w:t>
      </w:r>
    </w:p>
    <w:p w:rsidR="003A4628" w:rsidRPr="003A4628" w:rsidRDefault="003A4628" w:rsidP="003A4628">
      <w:proofErr w:type="spellStart"/>
      <w:r w:rsidRPr="003A4628">
        <w:t>aovResult</w:t>
      </w:r>
      <w:proofErr w:type="spellEnd"/>
      <w:r w:rsidRPr="003A4628">
        <w:t xml:space="preserve"> = </w:t>
      </w:r>
      <w:proofErr w:type="spellStart"/>
      <w:proofErr w:type="gramStart"/>
      <w:r w:rsidRPr="003A4628">
        <w:t>aov</w:t>
      </w:r>
      <w:proofErr w:type="spellEnd"/>
      <w:r w:rsidRPr="003A4628">
        <w:t>(</w:t>
      </w:r>
      <w:proofErr w:type="gramEnd"/>
      <w:r w:rsidRPr="003A4628">
        <w:t xml:space="preserve">absences ~ </w:t>
      </w:r>
      <w:proofErr w:type="spellStart"/>
      <w:r w:rsidRPr="003A4628">
        <w:t>Student$studytime</w:t>
      </w:r>
      <w:proofErr w:type="spellEnd"/>
      <w:r w:rsidRPr="003A4628">
        <w:t>, data=Student)</w:t>
      </w:r>
    </w:p>
    <w:p w:rsidR="003A4628" w:rsidRPr="003A4628" w:rsidRDefault="003A4628" w:rsidP="003A4628">
      <w:r w:rsidRPr="003A4628">
        <w:t>summary(</w:t>
      </w:r>
      <w:proofErr w:type="spellStart"/>
      <w:r w:rsidRPr="003A4628">
        <w:t>aovResult</w:t>
      </w:r>
      <w:proofErr w:type="spellEnd"/>
      <w:r w:rsidRPr="003A4628">
        <w:t>)</w:t>
      </w:r>
    </w:p>
    <w:p w:rsidR="003A4628" w:rsidRPr="003A4628" w:rsidRDefault="003A4628" w:rsidP="003A4628">
      <w:r w:rsidRPr="003A4628">
        <w:t>########################################################################</w:t>
      </w:r>
    </w:p>
    <w:p w:rsidR="003A4628" w:rsidRPr="003A4628" w:rsidRDefault="003A4628" w:rsidP="003A4628"/>
    <w:p w:rsidR="003A4628" w:rsidRDefault="003A4628" w:rsidP="003A4628">
      <w:r>
        <w:t>skewness(student$G1)</w:t>
      </w:r>
    </w:p>
    <w:p w:rsidR="003A4628" w:rsidRDefault="003A4628" w:rsidP="003A4628">
      <w:r>
        <w:t>skewness(student$G2)                              ##</w:t>
      </w:r>
      <w:proofErr w:type="spellStart"/>
      <w:proofErr w:type="gramStart"/>
      <w:r>
        <w:t>skweness</w:t>
      </w:r>
      <w:proofErr w:type="spellEnd"/>
      <w:r>
        <w:t>(</w:t>
      </w:r>
      <w:proofErr w:type="gramEnd"/>
      <w:r>
        <w:t>) function from moments package</w:t>
      </w:r>
    </w:p>
    <w:p w:rsidR="003A4628" w:rsidRDefault="003A4628" w:rsidP="003A4628">
      <w:r>
        <w:t>skewness(student$G3)</w:t>
      </w:r>
    </w:p>
    <w:p w:rsidR="003A4628" w:rsidRDefault="003A4628" w:rsidP="003A4628">
      <w:r>
        <w:t>par(</w:t>
      </w:r>
      <w:proofErr w:type="spellStart"/>
      <w:r>
        <w:t>mfrow</w:t>
      </w:r>
      <w:proofErr w:type="spellEnd"/>
      <w:r>
        <w:t>=</w:t>
      </w:r>
      <w:proofErr w:type="gramStart"/>
      <w:r>
        <w:t>c(</w:t>
      </w:r>
      <w:proofErr w:type="gramEnd"/>
      <w:r>
        <w:t>1,3))</w:t>
      </w:r>
    </w:p>
    <w:p w:rsidR="003A4628" w:rsidRDefault="003A4628" w:rsidP="003A4628">
      <w:proofErr w:type="gramStart"/>
      <w:r>
        <w:t>boxplot(</w:t>
      </w:r>
      <w:proofErr w:type="gramEnd"/>
      <w:r>
        <w:t>student$G1, title="G1")</w:t>
      </w:r>
    </w:p>
    <w:p w:rsidR="003A4628" w:rsidRDefault="003A4628" w:rsidP="003A4628">
      <w:proofErr w:type="gramStart"/>
      <w:r>
        <w:t>boxplot(</w:t>
      </w:r>
      <w:proofErr w:type="gramEnd"/>
      <w:r>
        <w:t>student$G2, title="G2")                       ##boxplots for grades</w:t>
      </w:r>
    </w:p>
    <w:p w:rsidR="003A4628" w:rsidRDefault="003A4628" w:rsidP="003A4628">
      <w:proofErr w:type="gramStart"/>
      <w:r>
        <w:t>boxplot(</w:t>
      </w:r>
      <w:proofErr w:type="gramEnd"/>
      <w:r>
        <w:t>student$G3, title="G3")</w:t>
      </w:r>
    </w:p>
    <w:p w:rsidR="003A4628" w:rsidRDefault="003A4628" w:rsidP="003A4628">
      <w:proofErr w:type="spellStart"/>
      <w:proofErr w:type="gramStart"/>
      <w:r>
        <w:t>dev.copy</w:t>
      </w:r>
      <w:proofErr w:type="spellEnd"/>
      <w:proofErr w:type="gramEnd"/>
      <w:r>
        <w:t>(</w:t>
      </w:r>
      <w:proofErr w:type="spellStart"/>
      <w:r>
        <w:t>png</w:t>
      </w:r>
      <w:proofErr w:type="spellEnd"/>
      <w:r>
        <w:t xml:space="preserve">, 'boxplots.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roofErr w:type="spellStart"/>
      <w:r>
        <w:t>summarytable</w:t>
      </w:r>
      <w:proofErr w:type="spellEnd"/>
      <w:r>
        <w:t>&lt;-</w:t>
      </w:r>
      <w:proofErr w:type="spellStart"/>
      <w:proofErr w:type="gramStart"/>
      <w:r>
        <w:t>ddply</w:t>
      </w:r>
      <w:proofErr w:type="spellEnd"/>
      <w:r>
        <w:t>(</w:t>
      </w:r>
      <w:proofErr w:type="gramEnd"/>
      <w:r>
        <w:t>student, .(school), summarize,</w:t>
      </w:r>
    </w:p>
    <w:p w:rsidR="003A4628" w:rsidRDefault="003A4628" w:rsidP="003A4628">
      <w:r>
        <w:t xml:space="preserve">                    N=length(school),</w:t>
      </w:r>
    </w:p>
    <w:p w:rsidR="003A4628" w:rsidRDefault="003A4628" w:rsidP="003A4628">
      <w:r>
        <w:t xml:space="preserve">                    G1_avg = round(mean(G1), 2),</w:t>
      </w:r>
    </w:p>
    <w:p w:rsidR="003A4628" w:rsidRDefault="003A4628" w:rsidP="003A4628">
      <w:r>
        <w:t xml:space="preserve">                    G1_sd = round(</w:t>
      </w:r>
      <w:proofErr w:type="spellStart"/>
      <w:r>
        <w:t>sd</w:t>
      </w:r>
      <w:proofErr w:type="spellEnd"/>
      <w:r>
        <w:t>(G1), 2),</w:t>
      </w:r>
    </w:p>
    <w:p w:rsidR="003A4628" w:rsidRDefault="003A4628" w:rsidP="003A4628">
      <w:r>
        <w:lastRenderedPageBreak/>
        <w:t xml:space="preserve">                    med_G1=round(median(G1</w:t>
      </w:r>
      <w:proofErr w:type="gramStart"/>
      <w:r>
        <w:t>),digits</w:t>
      </w:r>
      <w:proofErr w:type="gramEnd"/>
      <w:r>
        <w:t>=2),</w:t>
      </w:r>
    </w:p>
    <w:p w:rsidR="003A4628" w:rsidRDefault="003A4628" w:rsidP="003A4628">
      <w:r>
        <w:t xml:space="preserve">                    G2_avg = round(mean(G1), 2</w:t>
      </w:r>
      <w:proofErr w:type="gramStart"/>
      <w:r>
        <w:t xml:space="preserve">),   </w:t>
      </w:r>
      <w:proofErr w:type="gramEnd"/>
      <w:r>
        <w:t xml:space="preserve">                     ###</w:t>
      </w:r>
      <w:proofErr w:type="spellStart"/>
      <w:r>
        <w:t>ddply</w:t>
      </w:r>
      <w:proofErr w:type="spellEnd"/>
      <w:r>
        <w:t>() to create summary table</w:t>
      </w:r>
    </w:p>
    <w:p w:rsidR="003A4628" w:rsidRDefault="003A4628" w:rsidP="003A4628">
      <w:r>
        <w:t xml:space="preserve">                    G2_sd = round(</w:t>
      </w:r>
      <w:proofErr w:type="spellStart"/>
      <w:r>
        <w:t>sd</w:t>
      </w:r>
      <w:proofErr w:type="spellEnd"/>
      <w:r>
        <w:t>(G1), 2),</w:t>
      </w:r>
    </w:p>
    <w:p w:rsidR="003A4628" w:rsidRDefault="003A4628" w:rsidP="003A4628">
      <w:r>
        <w:t xml:space="preserve">                    med_G2=round(median(G1</w:t>
      </w:r>
      <w:proofErr w:type="gramStart"/>
      <w:r>
        <w:t>),digits</w:t>
      </w:r>
      <w:proofErr w:type="gramEnd"/>
      <w:r>
        <w:t>=2),</w:t>
      </w:r>
    </w:p>
    <w:p w:rsidR="003A4628" w:rsidRDefault="003A4628" w:rsidP="003A4628">
      <w:r>
        <w:t xml:space="preserve">                    G3_avg = round(mean(G1), 2),</w:t>
      </w:r>
    </w:p>
    <w:p w:rsidR="003A4628" w:rsidRDefault="003A4628" w:rsidP="003A4628">
      <w:r>
        <w:t xml:space="preserve">                    G3_sd = round(</w:t>
      </w:r>
      <w:proofErr w:type="spellStart"/>
      <w:r>
        <w:t>sd</w:t>
      </w:r>
      <w:proofErr w:type="spellEnd"/>
      <w:r>
        <w:t>(G1), 2),</w:t>
      </w:r>
    </w:p>
    <w:p w:rsidR="003A4628" w:rsidRDefault="003A4628" w:rsidP="003A4628">
      <w:r>
        <w:t xml:space="preserve">                    med_G3=round(median(G3</w:t>
      </w:r>
      <w:proofErr w:type="gramStart"/>
      <w:r>
        <w:t>),digits</w:t>
      </w:r>
      <w:proofErr w:type="gramEnd"/>
      <w:r>
        <w:t>=2))</w:t>
      </w:r>
    </w:p>
    <w:p w:rsidR="003A4628" w:rsidRDefault="003A4628" w:rsidP="003A4628"/>
    <w:p w:rsidR="003A4628" w:rsidRDefault="003A4628" w:rsidP="003A4628">
      <w:r>
        <w:t>summarytable.rtf&lt;-</w:t>
      </w:r>
      <w:proofErr w:type="gramStart"/>
      <w:r>
        <w:t>RTF(</w:t>
      </w:r>
      <w:proofErr w:type="gramEnd"/>
      <w:r>
        <w:t xml:space="preserve">"summarytable.rtf", width=10, height=12, </w:t>
      </w:r>
      <w:proofErr w:type="spellStart"/>
      <w:r>
        <w:t>font.size</w:t>
      </w:r>
      <w:proofErr w:type="spellEnd"/>
      <w:r>
        <w:t xml:space="preserve">=9, </w:t>
      </w:r>
      <w:proofErr w:type="spellStart"/>
      <w:r>
        <w:t>omi</w:t>
      </w:r>
      <w:proofErr w:type="spellEnd"/>
      <w:r>
        <w:t>=c(1,1,1,1))</w:t>
      </w:r>
    </w:p>
    <w:p w:rsidR="003A4628" w:rsidRDefault="003A4628" w:rsidP="003A4628">
      <w:proofErr w:type="gramStart"/>
      <w:r>
        <w:t>addTable(</w:t>
      </w:r>
      <w:proofErr w:type="gramEnd"/>
      <w:r>
        <w:t xml:space="preserve">summarytable.rtf , </w:t>
      </w:r>
      <w:proofErr w:type="spellStart"/>
      <w:r>
        <w:t>summarytable</w:t>
      </w:r>
      <w:proofErr w:type="spellEnd"/>
      <w:r>
        <w:t xml:space="preserve"> , </w:t>
      </w:r>
      <w:proofErr w:type="spellStart"/>
      <w:r>
        <w:t>font.size</w:t>
      </w:r>
      <w:proofErr w:type="spellEnd"/>
      <w:r>
        <w:t xml:space="preserve">=6, </w:t>
      </w:r>
      <w:proofErr w:type="spellStart"/>
      <w:r>
        <w:t>row.names</w:t>
      </w:r>
      <w:proofErr w:type="spellEnd"/>
      <w:r>
        <w:t xml:space="preserve">=TRUE, </w:t>
      </w:r>
      <w:proofErr w:type="spellStart"/>
      <w:r>
        <w:t>NA.string</w:t>
      </w:r>
      <w:proofErr w:type="spellEnd"/>
      <w:r>
        <w:t>="-")                   ###creating rtf file and adding data as a table to it.</w:t>
      </w:r>
    </w:p>
    <w:p w:rsidR="003A4628" w:rsidRDefault="003A4628" w:rsidP="003A4628">
      <w:r>
        <w:t>done(summarytable.rtf)</w:t>
      </w:r>
    </w:p>
    <w:p w:rsidR="003A4628" w:rsidRDefault="003A4628" w:rsidP="003A4628"/>
    <w:p w:rsidR="003A4628" w:rsidRDefault="003A4628" w:rsidP="003A4628">
      <w:proofErr w:type="spellStart"/>
      <w:r>
        <w:t>winsor</w:t>
      </w:r>
      <w:proofErr w:type="spellEnd"/>
      <w:r>
        <w:t xml:space="preserve"> &lt;- </w:t>
      </w:r>
      <w:proofErr w:type="gramStart"/>
      <w:r>
        <w:t>function(</w:t>
      </w:r>
      <w:proofErr w:type="gramEnd"/>
      <w:r>
        <w:t>x, multiplier)</w:t>
      </w:r>
    </w:p>
    <w:p w:rsidR="003A4628" w:rsidRDefault="003A4628" w:rsidP="003A4628">
      <w:r>
        <w:t>{</w:t>
      </w:r>
    </w:p>
    <w:p w:rsidR="003A4628" w:rsidRDefault="003A4628" w:rsidP="003A4628">
      <w:r>
        <w:t xml:space="preserve">  if(length(multiplier</w:t>
      </w:r>
      <w:proofErr w:type="gramStart"/>
      <w:r>
        <w:t>) !</w:t>
      </w:r>
      <w:proofErr w:type="gramEnd"/>
      <w:r>
        <w:t>= 1 || multiplier &lt;= 0)</w:t>
      </w:r>
    </w:p>
    <w:p w:rsidR="003A4628" w:rsidRDefault="003A4628" w:rsidP="003A4628">
      <w:r>
        <w:t xml:space="preserve">  {</w:t>
      </w:r>
    </w:p>
    <w:p w:rsidR="003A4628" w:rsidRDefault="003A4628" w:rsidP="003A4628">
      <w:r>
        <w:t xml:space="preserve">    </w:t>
      </w:r>
      <w:proofErr w:type="gramStart"/>
      <w:r>
        <w:t>stop(</w:t>
      </w:r>
      <w:proofErr w:type="gramEnd"/>
      <w:r>
        <w:t>"bad value for 'multiplier'")</w:t>
      </w:r>
    </w:p>
    <w:p w:rsidR="003A4628" w:rsidRDefault="003A4628" w:rsidP="003A4628">
      <w:r>
        <w:t xml:space="preserve">  }</w:t>
      </w:r>
    </w:p>
    <w:p w:rsidR="003A4628" w:rsidRDefault="003A4628" w:rsidP="003A4628">
      <w:r>
        <w:t xml:space="preserve">  quartile1 = summary(x)[2] # Calculate lower quartile</w:t>
      </w:r>
    </w:p>
    <w:p w:rsidR="003A4628" w:rsidRDefault="003A4628" w:rsidP="003A4628">
      <w:r>
        <w:t xml:space="preserve">  quartile3 = summary(x)[5] # Calculate upper quartile</w:t>
      </w:r>
    </w:p>
    <w:p w:rsidR="003A4628" w:rsidRDefault="003A4628" w:rsidP="003A4628">
      <w:r>
        <w:t xml:space="preserve">  </w:t>
      </w:r>
      <w:proofErr w:type="spellStart"/>
      <w:r>
        <w:t>iqrange</w:t>
      </w:r>
      <w:proofErr w:type="spellEnd"/>
      <w:r>
        <w:t xml:space="preserve"> = IQR(x) # Calculate interquartile range</w:t>
      </w:r>
    </w:p>
    <w:p w:rsidR="003A4628" w:rsidRDefault="003A4628" w:rsidP="003A4628">
      <w:r>
        <w:t xml:space="preserve">  y &lt;- x                                                                                      ###Creating a function called </w:t>
      </w:r>
      <w:proofErr w:type="spellStart"/>
      <w:r>
        <w:t>winsor</w:t>
      </w:r>
      <w:proofErr w:type="spellEnd"/>
      <w:r>
        <w:t xml:space="preserve"> to </w:t>
      </w:r>
      <w:proofErr w:type="spellStart"/>
      <w:r>
        <w:t>winsorize</w:t>
      </w:r>
      <w:proofErr w:type="spellEnd"/>
      <w:r>
        <w:t xml:space="preserve"> data</w:t>
      </w:r>
    </w:p>
    <w:p w:rsidR="003A4628" w:rsidRDefault="003A4628" w:rsidP="003A4628">
      <w:r>
        <w:t xml:space="preserve">  boundary1 = quartile1 - </w:t>
      </w:r>
      <w:proofErr w:type="spellStart"/>
      <w:r>
        <w:t>iqrange</w:t>
      </w:r>
      <w:proofErr w:type="spellEnd"/>
      <w:r>
        <w:t xml:space="preserve"> * multiplier</w:t>
      </w:r>
    </w:p>
    <w:p w:rsidR="003A4628" w:rsidRDefault="003A4628" w:rsidP="003A4628">
      <w:r>
        <w:t xml:space="preserve">  boundary2 = quartile3 + </w:t>
      </w:r>
      <w:proofErr w:type="spellStart"/>
      <w:r>
        <w:t>iqrange</w:t>
      </w:r>
      <w:proofErr w:type="spellEnd"/>
      <w:r>
        <w:t xml:space="preserve"> * multiplier</w:t>
      </w:r>
    </w:p>
    <w:p w:rsidR="003A4628" w:rsidRDefault="003A4628" w:rsidP="003A4628">
      <w:r>
        <w:t xml:space="preserve">  </w:t>
      </w:r>
      <w:proofErr w:type="gramStart"/>
      <w:r>
        <w:t>y[</w:t>
      </w:r>
      <w:proofErr w:type="gramEnd"/>
      <w:r>
        <w:t xml:space="preserve"> y &lt; boundary1 ] &lt;- boundary1</w:t>
      </w:r>
    </w:p>
    <w:p w:rsidR="003A4628" w:rsidRDefault="003A4628" w:rsidP="003A4628">
      <w:r>
        <w:t xml:space="preserve">  </w:t>
      </w:r>
      <w:proofErr w:type="gramStart"/>
      <w:r>
        <w:t>y[</w:t>
      </w:r>
      <w:proofErr w:type="gramEnd"/>
      <w:r>
        <w:t xml:space="preserve"> y &gt; boundary2 ] &lt;- boundary2</w:t>
      </w:r>
    </w:p>
    <w:p w:rsidR="003A4628" w:rsidRDefault="003A4628" w:rsidP="003A4628">
      <w:r>
        <w:t xml:space="preserve">  y</w:t>
      </w:r>
    </w:p>
    <w:p w:rsidR="003A4628" w:rsidRDefault="003A4628" w:rsidP="003A4628">
      <w:r>
        <w:t>}</w:t>
      </w:r>
    </w:p>
    <w:p w:rsidR="003A4628" w:rsidRDefault="003A4628" w:rsidP="003A4628">
      <w:r>
        <w:t xml:space="preserve"> </w:t>
      </w:r>
    </w:p>
    <w:p w:rsidR="003A4628" w:rsidRDefault="003A4628" w:rsidP="003A4628">
      <w:r>
        <w:t>par(</w:t>
      </w:r>
      <w:proofErr w:type="spellStart"/>
      <w:r>
        <w:t>mfrow</w:t>
      </w:r>
      <w:proofErr w:type="spellEnd"/>
      <w:r>
        <w:t>=</w:t>
      </w:r>
      <w:proofErr w:type="gramStart"/>
      <w:r>
        <w:t>c(</w:t>
      </w:r>
      <w:proofErr w:type="gramEnd"/>
      <w:r>
        <w:t xml:space="preserve">1,2))    ###dividing the plot </w:t>
      </w:r>
    </w:p>
    <w:p w:rsidR="003A4628" w:rsidRDefault="003A4628" w:rsidP="003A4628">
      <w:r>
        <w:lastRenderedPageBreak/>
        <w:t xml:space="preserve">corr1 &lt;- </w:t>
      </w:r>
      <w:proofErr w:type="spellStart"/>
      <w:proofErr w:type="gramStart"/>
      <w:r>
        <w:t>cor</w:t>
      </w:r>
      <w:proofErr w:type="spellEnd"/>
      <w:r>
        <w:t>(</w:t>
      </w:r>
      <w:proofErr w:type="gramEnd"/>
      <w:r>
        <w:t>student[c(3, 7, 8, 13, 14, 15, 24, 25, 26, 27, 28, 29, 30, 31, 32, 33)], method="</w:t>
      </w:r>
      <w:proofErr w:type="spellStart"/>
      <w:r>
        <w:t>pearson</w:t>
      </w:r>
      <w:proofErr w:type="spellEnd"/>
      <w:r>
        <w:t xml:space="preserve">", </w:t>
      </w:r>
    </w:p>
    <w:p w:rsidR="003A4628" w:rsidRDefault="003A4628" w:rsidP="003A4628">
      <w:r>
        <w:t xml:space="preserve">             use="</w:t>
      </w:r>
      <w:proofErr w:type="spellStart"/>
      <w:r>
        <w:t>pairwise.complete.obs</w:t>
      </w:r>
      <w:proofErr w:type="spellEnd"/>
      <w:proofErr w:type="gramStart"/>
      <w:r>
        <w:t xml:space="preserve">")   </w:t>
      </w:r>
      <w:proofErr w:type="gramEnd"/>
      <w:r>
        <w:t xml:space="preserve">                                                              ###creating correlation matrix</w:t>
      </w:r>
    </w:p>
    <w:p w:rsidR="003A4628" w:rsidRDefault="003A4628" w:rsidP="003A4628">
      <w:proofErr w:type="spellStart"/>
      <w:proofErr w:type="gramStart"/>
      <w:r>
        <w:t>corrplot.mixed</w:t>
      </w:r>
      <w:proofErr w:type="spellEnd"/>
      <w:proofErr w:type="gramEnd"/>
      <w:r>
        <w:t>(corr1, lower="number", upper="circle")                                                     ###plotting correlation graphs</w:t>
      </w:r>
    </w:p>
    <w:p w:rsidR="003A4628" w:rsidRDefault="003A4628" w:rsidP="003A4628">
      <w:proofErr w:type="spellStart"/>
      <w:proofErr w:type="gramStart"/>
      <w:r>
        <w:t>corrplot</w:t>
      </w:r>
      <w:proofErr w:type="spellEnd"/>
      <w:r>
        <w:t>(</w:t>
      </w:r>
      <w:proofErr w:type="gramEnd"/>
      <w:r>
        <w:t>corr1, order="</w:t>
      </w:r>
      <w:proofErr w:type="spellStart"/>
      <w:r>
        <w:t>hclust</w:t>
      </w:r>
      <w:proofErr w:type="spellEnd"/>
      <w:r>
        <w:t xml:space="preserve">", </w:t>
      </w:r>
      <w:proofErr w:type="spellStart"/>
      <w:r>
        <w:t>addrect</w:t>
      </w:r>
      <w:proofErr w:type="spellEnd"/>
      <w:r>
        <w:t xml:space="preserve"> = 2)                                                   </w:t>
      </w:r>
    </w:p>
    <w:p w:rsidR="003A4628" w:rsidRDefault="003A4628" w:rsidP="003A4628">
      <w:proofErr w:type="spellStart"/>
      <w:proofErr w:type="gramStart"/>
      <w:r>
        <w:t>dev.copy</w:t>
      </w:r>
      <w:proofErr w:type="spellEnd"/>
      <w:proofErr w:type="gramEnd"/>
      <w:r>
        <w:t>(</w:t>
      </w:r>
      <w:proofErr w:type="spellStart"/>
      <w:r>
        <w:t>png</w:t>
      </w:r>
      <w:proofErr w:type="spellEnd"/>
      <w:r>
        <w:t xml:space="preserve">, 'correlationplot.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 w:rsidR="003A4628" w:rsidRDefault="003A4628" w:rsidP="003A4628"/>
    <w:p w:rsidR="003A4628" w:rsidRDefault="003A4628" w:rsidP="003A4628"/>
    <w:p w:rsidR="003A4628" w:rsidRDefault="003A4628" w:rsidP="003A4628">
      <w:proofErr w:type="spellStart"/>
      <w:proofErr w:type="gramStart"/>
      <w:r>
        <w:t>cor.mtest</w:t>
      </w:r>
      <w:proofErr w:type="spellEnd"/>
      <w:proofErr w:type="gramEnd"/>
      <w:r>
        <w:t xml:space="preserve"> &lt;- function(mat, method="</w:t>
      </w:r>
      <w:proofErr w:type="spellStart"/>
      <w:r>
        <w:t>pearson</w:t>
      </w:r>
      <w:proofErr w:type="spellEnd"/>
      <w:r>
        <w:t xml:space="preserve">", </w:t>
      </w:r>
      <w:proofErr w:type="spellStart"/>
      <w:r>
        <w:t>conf.level</w:t>
      </w:r>
      <w:proofErr w:type="spellEnd"/>
      <w:r>
        <w:t xml:space="preserve"> = 0.95) {</w:t>
      </w:r>
    </w:p>
    <w:p w:rsidR="003A4628" w:rsidRDefault="003A4628" w:rsidP="003A4628">
      <w:r>
        <w:t xml:space="preserve">  mat &lt;- </w:t>
      </w:r>
      <w:proofErr w:type="spellStart"/>
      <w:proofErr w:type="gramStart"/>
      <w:r>
        <w:t>as.matrix</w:t>
      </w:r>
      <w:proofErr w:type="spellEnd"/>
      <w:proofErr w:type="gramEnd"/>
      <w:r>
        <w:t>(mat)</w:t>
      </w:r>
    </w:p>
    <w:p w:rsidR="003A4628" w:rsidRDefault="003A4628" w:rsidP="003A4628">
      <w:r>
        <w:t xml:space="preserve">  n &lt;- </w:t>
      </w:r>
      <w:proofErr w:type="spellStart"/>
      <w:r>
        <w:t>ncol</w:t>
      </w:r>
      <w:proofErr w:type="spellEnd"/>
      <w:r>
        <w:t>(mat)</w:t>
      </w:r>
    </w:p>
    <w:p w:rsidR="003A4628" w:rsidRDefault="003A4628" w:rsidP="003A4628">
      <w:r>
        <w:t xml:space="preserve">  </w:t>
      </w:r>
      <w:proofErr w:type="spellStart"/>
      <w:r>
        <w:t>p.mat</w:t>
      </w:r>
      <w:proofErr w:type="spellEnd"/>
      <w:r>
        <w:t xml:space="preserve"> &lt;- </w:t>
      </w:r>
      <w:proofErr w:type="spellStart"/>
      <w:r>
        <w:t>lowCI.mat</w:t>
      </w:r>
      <w:proofErr w:type="spellEnd"/>
      <w:r>
        <w:t xml:space="preserve"> &lt;- </w:t>
      </w:r>
      <w:proofErr w:type="spellStart"/>
      <w:r>
        <w:t>uppCI.mat</w:t>
      </w:r>
      <w:proofErr w:type="spellEnd"/>
      <w:r>
        <w:t xml:space="preserve"> &lt;- </w:t>
      </w:r>
      <w:proofErr w:type="gramStart"/>
      <w:r>
        <w:t>matrix(</w:t>
      </w:r>
      <w:proofErr w:type="gramEnd"/>
      <w:r>
        <w:t>NA, n, n)</w:t>
      </w:r>
    </w:p>
    <w:p w:rsidR="003A4628" w:rsidRDefault="003A4628" w:rsidP="003A4628">
      <w:r>
        <w:t xml:space="preserve">  </w:t>
      </w:r>
      <w:proofErr w:type="spellStart"/>
      <w:r>
        <w:t>diag</w:t>
      </w:r>
      <w:proofErr w:type="spellEnd"/>
      <w:r>
        <w:t>(</w:t>
      </w:r>
      <w:proofErr w:type="spellStart"/>
      <w:r>
        <w:t>p.mat</w:t>
      </w:r>
      <w:proofErr w:type="spellEnd"/>
      <w:r>
        <w:t>) &lt;- 0</w:t>
      </w:r>
    </w:p>
    <w:p w:rsidR="003A4628" w:rsidRDefault="003A4628" w:rsidP="003A4628">
      <w:r>
        <w:t xml:space="preserve">  </w:t>
      </w:r>
      <w:proofErr w:type="spellStart"/>
      <w:r>
        <w:t>diag</w:t>
      </w:r>
      <w:proofErr w:type="spellEnd"/>
      <w:r>
        <w:t>(</w:t>
      </w:r>
      <w:proofErr w:type="spellStart"/>
      <w:r>
        <w:t>lowCI.mat</w:t>
      </w:r>
      <w:proofErr w:type="spellEnd"/>
      <w:r>
        <w:t xml:space="preserve">) &lt;- </w:t>
      </w:r>
      <w:proofErr w:type="spellStart"/>
      <w:r>
        <w:t>diag</w:t>
      </w:r>
      <w:proofErr w:type="spellEnd"/>
      <w:r>
        <w:t>(</w:t>
      </w:r>
      <w:proofErr w:type="spellStart"/>
      <w:r>
        <w:t>uppCI.mat</w:t>
      </w:r>
      <w:proofErr w:type="spellEnd"/>
      <w:r>
        <w:t xml:space="preserve">) &lt;- 1                                  ### creating function </w:t>
      </w:r>
      <w:proofErr w:type="spellStart"/>
      <w:proofErr w:type="gramStart"/>
      <w:r>
        <w:t>cor.mtest</w:t>
      </w:r>
      <w:proofErr w:type="spellEnd"/>
      <w:proofErr w:type="gramEnd"/>
      <w:r>
        <w:t>() for significance test</w:t>
      </w:r>
    </w:p>
    <w:p w:rsidR="003A4628" w:rsidRDefault="003A4628" w:rsidP="003A4628">
      <w:r>
        <w:t xml:space="preserve">  for (</w:t>
      </w:r>
      <w:proofErr w:type="spellStart"/>
      <w:r>
        <w:t>i</w:t>
      </w:r>
      <w:proofErr w:type="spellEnd"/>
      <w:r>
        <w:t xml:space="preserve"> in 1:(n - 1)) {</w:t>
      </w:r>
    </w:p>
    <w:p w:rsidR="003A4628" w:rsidRDefault="003A4628" w:rsidP="003A4628">
      <w:r>
        <w:t xml:space="preserve">    for (j in (</w:t>
      </w:r>
      <w:proofErr w:type="spellStart"/>
      <w:r>
        <w:t>i</w:t>
      </w:r>
      <w:proofErr w:type="spellEnd"/>
      <w:r>
        <w:t xml:space="preserve"> + 1</w:t>
      </w:r>
      <w:proofErr w:type="gramStart"/>
      <w:r>
        <w:t>):n</w:t>
      </w:r>
      <w:proofErr w:type="gramEnd"/>
      <w:r>
        <w:t>) {</w:t>
      </w:r>
    </w:p>
    <w:p w:rsidR="003A4628" w:rsidRDefault="003A4628" w:rsidP="003A4628">
      <w:r>
        <w:t xml:space="preserve">      </w:t>
      </w:r>
      <w:proofErr w:type="spellStart"/>
      <w:r>
        <w:t>tmp</w:t>
      </w:r>
      <w:proofErr w:type="spellEnd"/>
      <w:r>
        <w:t xml:space="preserve"> &lt;- </w:t>
      </w:r>
      <w:proofErr w:type="spellStart"/>
      <w:r>
        <w:t>cor.</w:t>
      </w:r>
      <w:proofErr w:type="gramStart"/>
      <w:r>
        <w:t>test</w:t>
      </w:r>
      <w:proofErr w:type="spellEnd"/>
      <w:r>
        <w:t>(</w:t>
      </w:r>
      <w:proofErr w:type="gramEnd"/>
      <w:r>
        <w:t xml:space="preserve">mat[, </w:t>
      </w:r>
      <w:proofErr w:type="spellStart"/>
      <w:r>
        <w:t>i</w:t>
      </w:r>
      <w:proofErr w:type="spellEnd"/>
      <w:r>
        <w:t xml:space="preserve">], mat[, j], </w:t>
      </w:r>
    </w:p>
    <w:p w:rsidR="003A4628" w:rsidRDefault="003A4628" w:rsidP="003A4628">
      <w:r>
        <w:t xml:space="preserve">                      method=method, </w:t>
      </w:r>
      <w:proofErr w:type="spellStart"/>
      <w:proofErr w:type="gramStart"/>
      <w:r>
        <w:t>conf.level</w:t>
      </w:r>
      <w:proofErr w:type="spellEnd"/>
      <w:proofErr w:type="gramEnd"/>
      <w:r>
        <w:t xml:space="preserve"> = </w:t>
      </w:r>
      <w:proofErr w:type="spellStart"/>
      <w:r>
        <w:t>conf.level</w:t>
      </w:r>
      <w:proofErr w:type="spellEnd"/>
      <w:r>
        <w:t>)</w:t>
      </w:r>
    </w:p>
    <w:p w:rsidR="003A4628" w:rsidRDefault="003A4628" w:rsidP="003A4628">
      <w:r>
        <w:t xml:space="preserve">      </w:t>
      </w:r>
      <w:proofErr w:type="spellStart"/>
      <w:proofErr w:type="gramStart"/>
      <w:r>
        <w:t>p.mat</w:t>
      </w:r>
      <w:proofErr w:type="spellEnd"/>
      <w:r>
        <w:t>[</w:t>
      </w:r>
      <w:proofErr w:type="spellStart"/>
      <w:proofErr w:type="gramEnd"/>
      <w:r>
        <w:t>i</w:t>
      </w:r>
      <w:proofErr w:type="spellEnd"/>
      <w:r>
        <w:t xml:space="preserve">, j] &lt;- </w:t>
      </w:r>
      <w:proofErr w:type="spellStart"/>
      <w:r>
        <w:t>p.mat</w:t>
      </w:r>
      <w:proofErr w:type="spellEnd"/>
      <w:r>
        <w:t xml:space="preserve">[j, </w:t>
      </w:r>
      <w:proofErr w:type="spellStart"/>
      <w:r>
        <w:t>i</w:t>
      </w:r>
      <w:proofErr w:type="spellEnd"/>
      <w:r>
        <w:t xml:space="preserve">] &lt;- </w:t>
      </w:r>
      <w:proofErr w:type="spellStart"/>
      <w:r>
        <w:t>tmp$p.value</w:t>
      </w:r>
      <w:proofErr w:type="spellEnd"/>
    </w:p>
    <w:p w:rsidR="003A4628" w:rsidRDefault="003A4628" w:rsidP="003A4628">
      <w:r>
        <w:t xml:space="preserve">      </w:t>
      </w:r>
      <w:proofErr w:type="spellStart"/>
      <w:proofErr w:type="gramStart"/>
      <w:r>
        <w:t>lowCI.mat</w:t>
      </w:r>
      <w:proofErr w:type="spellEnd"/>
      <w:r>
        <w:t>[</w:t>
      </w:r>
      <w:proofErr w:type="spellStart"/>
      <w:proofErr w:type="gramEnd"/>
      <w:r>
        <w:t>i</w:t>
      </w:r>
      <w:proofErr w:type="spellEnd"/>
      <w:r>
        <w:t xml:space="preserve">, j] &lt;- </w:t>
      </w:r>
      <w:proofErr w:type="spellStart"/>
      <w:r>
        <w:t>lowCI.mat</w:t>
      </w:r>
      <w:proofErr w:type="spellEnd"/>
      <w:r>
        <w:t xml:space="preserve">[j, </w:t>
      </w:r>
      <w:proofErr w:type="spellStart"/>
      <w:r>
        <w:t>i</w:t>
      </w:r>
      <w:proofErr w:type="spellEnd"/>
      <w:r>
        <w:t>] &lt;- tmp$conf.int[1]</w:t>
      </w:r>
    </w:p>
    <w:p w:rsidR="003A4628" w:rsidRDefault="003A4628" w:rsidP="003A4628">
      <w:r>
        <w:t xml:space="preserve">      </w:t>
      </w:r>
      <w:proofErr w:type="spellStart"/>
      <w:proofErr w:type="gramStart"/>
      <w:r>
        <w:t>uppCI.mat</w:t>
      </w:r>
      <w:proofErr w:type="spellEnd"/>
      <w:r>
        <w:t>[</w:t>
      </w:r>
      <w:proofErr w:type="spellStart"/>
      <w:proofErr w:type="gramEnd"/>
      <w:r>
        <w:t>i</w:t>
      </w:r>
      <w:proofErr w:type="spellEnd"/>
      <w:r>
        <w:t xml:space="preserve">, j] &lt;- </w:t>
      </w:r>
      <w:proofErr w:type="spellStart"/>
      <w:r>
        <w:t>uppCI.mat</w:t>
      </w:r>
      <w:proofErr w:type="spellEnd"/>
      <w:r>
        <w:t xml:space="preserve">[j, </w:t>
      </w:r>
      <w:proofErr w:type="spellStart"/>
      <w:r>
        <w:t>i</w:t>
      </w:r>
      <w:proofErr w:type="spellEnd"/>
      <w:r>
        <w:t>] &lt;- tmp$conf.int[2]</w:t>
      </w:r>
    </w:p>
    <w:p w:rsidR="003A4628" w:rsidRDefault="003A4628" w:rsidP="003A4628">
      <w:r>
        <w:t xml:space="preserve">    }</w:t>
      </w:r>
    </w:p>
    <w:p w:rsidR="003A4628" w:rsidRDefault="003A4628" w:rsidP="003A4628">
      <w:r>
        <w:t xml:space="preserve">  }</w:t>
      </w:r>
    </w:p>
    <w:p w:rsidR="003A4628" w:rsidRDefault="003A4628" w:rsidP="003A4628">
      <w:r>
        <w:t xml:space="preserve">  </w:t>
      </w:r>
      <w:proofErr w:type="gramStart"/>
      <w:r>
        <w:t>return(</w:t>
      </w:r>
      <w:proofErr w:type="gramEnd"/>
      <w:r>
        <w:t>list(</w:t>
      </w:r>
      <w:proofErr w:type="spellStart"/>
      <w:r>
        <w:t>p.mat</w:t>
      </w:r>
      <w:proofErr w:type="spellEnd"/>
      <w:r>
        <w:t xml:space="preserve">, </w:t>
      </w:r>
      <w:proofErr w:type="spellStart"/>
      <w:r>
        <w:t>lowCI.mat</w:t>
      </w:r>
      <w:proofErr w:type="spellEnd"/>
      <w:r>
        <w:t xml:space="preserve">, </w:t>
      </w:r>
      <w:proofErr w:type="spellStart"/>
      <w:r>
        <w:t>uppCI.mat</w:t>
      </w:r>
      <w:proofErr w:type="spellEnd"/>
      <w:r>
        <w:t>))</w:t>
      </w:r>
    </w:p>
    <w:p w:rsidR="003A4628" w:rsidRDefault="003A4628" w:rsidP="003A4628">
      <w:r>
        <w:t>}</w:t>
      </w:r>
    </w:p>
    <w:p w:rsidR="003A4628" w:rsidRDefault="003A4628" w:rsidP="003A4628"/>
    <w:p w:rsidR="003A4628" w:rsidRDefault="003A4628" w:rsidP="003A4628">
      <w:r>
        <w:lastRenderedPageBreak/>
        <w:t xml:space="preserve">corr2 &lt;- </w:t>
      </w:r>
      <w:proofErr w:type="spellStart"/>
      <w:proofErr w:type="gramStart"/>
      <w:r>
        <w:t>cor</w:t>
      </w:r>
      <w:proofErr w:type="spellEnd"/>
      <w:r>
        <w:t>(</w:t>
      </w:r>
      <w:proofErr w:type="gramEnd"/>
      <w:r>
        <w:t>student[c(31, 32, 33)], method="</w:t>
      </w:r>
      <w:proofErr w:type="spellStart"/>
      <w:r>
        <w:t>pearson</w:t>
      </w:r>
      <w:proofErr w:type="spellEnd"/>
      <w:r>
        <w:t xml:space="preserve">", </w:t>
      </w:r>
    </w:p>
    <w:p w:rsidR="003A4628" w:rsidRDefault="003A4628" w:rsidP="003A4628">
      <w:r>
        <w:t xml:space="preserve">             use="</w:t>
      </w:r>
      <w:proofErr w:type="spellStart"/>
      <w:r>
        <w:t>pairwise.complete.obs</w:t>
      </w:r>
      <w:proofErr w:type="spellEnd"/>
      <w:proofErr w:type="gramStart"/>
      <w:r>
        <w:t xml:space="preserve">")   </w:t>
      </w:r>
      <w:proofErr w:type="gramEnd"/>
      <w:r>
        <w:t xml:space="preserve">                                      ##creating correlation matrix</w:t>
      </w:r>
    </w:p>
    <w:p w:rsidR="003A4628" w:rsidRDefault="003A4628" w:rsidP="003A4628">
      <w:r>
        <w:t xml:space="preserve">corr3 &lt;- </w:t>
      </w:r>
      <w:proofErr w:type="spellStart"/>
      <w:proofErr w:type="gramStart"/>
      <w:r>
        <w:t>cor.mtest</w:t>
      </w:r>
      <w:proofErr w:type="spellEnd"/>
      <w:proofErr w:type="gramEnd"/>
      <w:r>
        <w:t>(student[c(31, 32, 33)], method="</w:t>
      </w:r>
      <w:proofErr w:type="spellStart"/>
      <w:r>
        <w:t>pearson</w:t>
      </w:r>
      <w:proofErr w:type="spellEnd"/>
      <w:r>
        <w:t>", 0.95)                ###creating significance matrix</w:t>
      </w:r>
    </w:p>
    <w:p w:rsidR="003A4628" w:rsidRDefault="003A4628" w:rsidP="003A4628">
      <w:r>
        <w:t>par(</w:t>
      </w:r>
      <w:proofErr w:type="spellStart"/>
      <w:r>
        <w:t>mfrow</w:t>
      </w:r>
      <w:proofErr w:type="spellEnd"/>
      <w:r>
        <w:t>=</w:t>
      </w:r>
      <w:proofErr w:type="gramStart"/>
      <w:r>
        <w:t>c(</w:t>
      </w:r>
      <w:proofErr w:type="gramEnd"/>
      <w:r>
        <w:t xml:space="preserve">1,1))            ###dividing the plot </w:t>
      </w:r>
    </w:p>
    <w:p w:rsidR="003A4628" w:rsidRDefault="003A4628" w:rsidP="003A4628">
      <w:proofErr w:type="spellStart"/>
      <w:proofErr w:type="gramStart"/>
      <w:r>
        <w:t>corrplot.mixed</w:t>
      </w:r>
      <w:proofErr w:type="spellEnd"/>
      <w:proofErr w:type="gramEnd"/>
      <w:r>
        <w:t xml:space="preserve">(corr2, </w:t>
      </w:r>
      <w:proofErr w:type="spellStart"/>
      <w:r>
        <w:t>p.mat</w:t>
      </w:r>
      <w:proofErr w:type="spellEnd"/>
      <w:r>
        <w:t xml:space="preserve">=corr3[[1]], lower="number", upper="circle", </w:t>
      </w:r>
      <w:proofErr w:type="spellStart"/>
      <w:r>
        <w:t>sig.level</w:t>
      </w:r>
      <w:proofErr w:type="spellEnd"/>
      <w:r>
        <w:t xml:space="preserve"> = 0.10, title="correlation among grades with significance test", order="</w:t>
      </w:r>
      <w:proofErr w:type="spellStart"/>
      <w:r>
        <w:t>hclust</w:t>
      </w:r>
      <w:proofErr w:type="spellEnd"/>
      <w:r>
        <w:t xml:space="preserve">", </w:t>
      </w:r>
      <w:proofErr w:type="spellStart"/>
      <w:r>
        <w:t>addrect</w:t>
      </w:r>
      <w:proofErr w:type="spellEnd"/>
      <w:r>
        <w:t>=2, mar=c(0,0,1,0))</w:t>
      </w:r>
    </w:p>
    <w:p w:rsidR="003A4628" w:rsidRDefault="003A4628" w:rsidP="003A4628">
      <w:proofErr w:type="spellStart"/>
      <w:proofErr w:type="gramStart"/>
      <w:r>
        <w:t>dev.copy</w:t>
      </w:r>
      <w:proofErr w:type="spellEnd"/>
      <w:proofErr w:type="gramEnd"/>
      <w:r>
        <w:t>(</w:t>
      </w:r>
      <w:proofErr w:type="spellStart"/>
      <w:r>
        <w:t>png</w:t>
      </w:r>
      <w:proofErr w:type="spellEnd"/>
      <w:r>
        <w:t xml:space="preserve">, 'strongcorrelationssignificancetest.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 w:rsidR="003A4628" w:rsidRDefault="003A4628" w:rsidP="003A4628">
      <w:r>
        <w:t xml:space="preserve">corr4 = </w:t>
      </w:r>
      <w:proofErr w:type="spellStart"/>
      <w:r>
        <w:t>tapply</w:t>
      </w:r>
      <w:proofErr w:type="spellEnd"/>
      <w:r>
        <w:t>(</w:t>
      </w:r>
      <w:proofErr w:type="spellStart"/>
      <w:r>
        <w:t>rownames</w:t>
      </w:r>
      <w:proofErr w:type="spellEnd"/>
      <w:r>
        <w:t xml:space="preserve">(student), </w:t>
      </w:r>
      <w:proofErr w:type="spellStart"/>
      <w:r>
        <w:t>student$</w:t>
      </w:r>
      <w:proofErr w:type="gramStart"/>
      <w:r>
        <w:t>school</w:t>
      </w:r>
      <w:proofErr w:type="spellEnd"/>
      <w:r>
        <w:t xml:space="preserve">,   </w:t>
      </w:r>
      <w:proofErr w:type="gramEnd"/>
      <w:r>
        <w:t xml:space="preserve">            ##creating correlation matrix for different schools</w:t>
      </w:r>
    </w:p>
    <w:p w:rsidR="003A4628" w:rsidRDefault="003A4628" w:rsidP="003A4628">
      <w:r>
        <w:t xml:space="preserve">               function(x) </w:t>
      </w:r>
      <w:proofErr w:type="spellStart"/>
      <w:proofErr w:type="gramStart"/>
      <w:r>
        <w:t>cor</w:t>
      </w:r>
      <w:proofErr w:type="spellEnd"/>
      <w:r>
        <w:t>(</w:t>
      </w:r>
      <w:proofErr w:type="gramEnd"/>
      <w:r>
        <w:t>student[</w:t>
      </w:r>
      <w:proofErr w:type="spellStart"/>
      <w:r>
        <w:t>x,c</w:t>
      </w:r>
      <w:proofErr w:type="spellEnd"/>
      <w:r>
        <w:t xml:space="preserve">(31, 32, 33)], </w:t>
      </w:r>
    </w:p>
    <w:p w:rsidR="003A4628" w:rsidRDefault="003A4628" w:rsidP="003A4628">
      <w:r>
        <w:t xml:space="preserve">                               method="</w:t>
      </w:r>
      <w:proofErr w:type="spellStart"/>
      <w:r>
        <w:t>pearson</w:t>
      </w:r>
      <w:proofErr w:type="spellEnd"/>
      <w:r>
        <w:t>", use="</w:t>
      </w:r>
      <w:proofErr w:type="spellStart"/>
      <w:r>
        <w:t>pairwise.complete.obs</w:t>
      </w:r>
      <w:proofErr w:type="spellEnd"/>
      <w:r>
        <w:t>"))</w:t>
      </w:r>
    </w:p>
    <w:p w:rsidR="003A4628" w:rsidRDefault="003A4628" w:rsidP="003A4628">
      <w:r>
        <w:t>par(</w:t>
      </w:r>
      <w:proofErr w:type="spellStart"/>
      <w:r>
        <w:t>mfrow</w:t>
      </w:r>
      <w:proofErr w:type="spellEnd"/>
      <w:r>
        <w:t>=</w:t>
      </w:r>
      <w:proofErr w:type="gramStart"/>
      <w:r>
        <w:t>c(</w:t>
      </w:r>
      <w:proofErr w:type="gramEnd"/>
      <w:r>
        <w:t xml:space="preserve">1,2))      ###dividing the plot </w:t>
      </w:r>
    </w:p>
    <w:p w:rsidR="003A4628" w:rsidRDefault="003A4628" w:rsidP="003A4628">
      <w:proofErr w:type="spellStart"/>
      <w:proofErr w:type="gramStart"/>
      <w:r>
        <w:t>corrplot.mixed</w:t>
      </w:r>
      <w:proofErr w:type="spellEnd"/>
      <w:proofErr w:type="gramEnd"/>
      <w:r>
        <w:t xml:space="preserve">(corr4$GP, lower="number", upper="circle", </w:t>
      </w:r>
    </w:p>
    <w:p w:rsidR="003A4628" w:rsidRDefault="003A4628" w:rsidP="003A4628">
      <w:r>
        <w:t xml:space="preserve">               title="GP", mar=</w:t>
      </w:r>
      <w:proofErr w:type="gramStart"/>
      <w:r>
        <w:t>c(</w:t>
      </w:r>
      <w:proofErr w:type="gramEnd"/>
      <w:r>
        <w:t>0,0,1,0))                          ###plotting the graphs</w:t>
      </w:r>
    </w:p>
    <w:p w:rsidR="003A4628" w:rsidRDefault="003A4628" w:rsidP="003A4628">
      <w:proofErr w:type="spellStart"/>
      <w:proofErr w:type="gramStart"/>
      <w:r>
        <w:t>corrplot.mixed</w:t>
      </w:r>
      <w:proofErr w:type="spellEnd"/>
      <w:proofErr w:type="gramEnd"/>
      <w:r>
        <w:t xml:space="preserve">(corr4$MS, lower="number", upper="circle", </w:t>
      </w:r>
    </w:p>
    <w:p w:rsidR="003A4628" w:rsidRDefault="003A4628" w:rsidP="003A4628">
      <w:r>
        <w:t xml:space="preserve">               title="MS", mar=</w:t>
      </w:r>
      <w:proofErr w:type="gramStart"/>
      <w:r>
        <w:t>c(</w:t>
      </w:r>
      <w:proofErr w:type="gramEnd"/>
      <w:r>
        <w:t xml:space="preserve">0,0,1,0))  </w:t>
      </w:r>
    </w:p>
    <w:p w:rsidR="003A4628" w:rsidRDefault="003A4628" w:rsidP="003A4628">
      <w:proofErr w:type="spellStart"/>
      <w:proofErr w:type="gramStart"/>
      <w:r>
        <w:t>dev.copy</w:t>
      </w:r>
      <w:proofErr w:type="spellEnd"/>
      <w:proofErr w:type="gramEnd"/>
      <w:r>
        <w:t>(</w:t>
      </w:r>
      <w:proofErr w:type="spellStart"/>
      <w:r>
        <w:t>png</w:t>
      </w:r>
      <w:proofErr w:type="spellEnd"/>
      <w:r>
        <w:t xml:space="preserve">, 'strongcorrelationsfordifferentschools.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 w:rsidR="003A4628" w:rsidRDefault="003A4628" w:rsidP="003A4628"/>
    <w:p w:rsidR="003A4628" w:rsidRDefault="003A4628" w:rsidP="003A4628">
      <w:r>
        <w:t>var(student$G1[</w:t>
      </w:r>
      <w:proofErr w:type="spellStart"/>
      <w:r>
        <w:t>student$school</w:t>
      </w:r>
      <w:proofErr w:type="spellEnd"/>
      <w:r>
        <w:t>=="GP"</w:t>
      </w:r>
      <w:proofErr w:type="gramStart"/>
      <w:r>
        <w:t xml:space="preserve">])   </w:t>
      </w:r>
      <w:proofErr w:type="gramEnd"/>
      <w:r>
        <w:t xml:space="preserve">             ###calculating variances with var()</w:t>
      </w:r>
    </w:p>
    <w:p w:rsidR="003A4628" w:rsidRDefault="003A4628" w:rsidP="003A4628">
      <w:r>
        <w:t>var(student$G1[</w:t>
      </w:r>
      <w:proofErr w:type="spellStart"/>
      <w:r>
        <w:t>student$school</w:t>
      </w:r>
      <w:proofErr w:type="spellEnd"/>
      <w:r>
        <w:t>=="MS"])</w:t>
      </w:r>
    </w:p>
    <w:p w:rsidR="003A4628" w:rsidRDefault="003A4628" w:rsidP="003A4628">
      <w:proofErr w:type="spellStart"/>
      <w:r>
        <w:t>bartlett.</w:t>
      </w:r>
      <w:proofErr w:type="gramStart"/>
      <w:r>
        <w:t>test</w:t>
      </w:r>
      <w:proofErr w:type="spellEnd"/>
      <w:r>
        <w:t>(</w:t>
      </w:r>
      <w:proofErr w:type="gramEnd"/>
      <w:r>
        <w:t>G1 ~ school, data=student)             ###</w:t>
      </w:r>
      <w:proofErr w:type="spellStart"/>
      <w:r>
        <w:t>bartlett's</w:t>
      </w:r>
      <w:proofErr w:type="spellEnd"/>
      <w:r>
        <w:t xml:space="preserve"> test for G1 in different schools</w:t>
      </w:r>
    </w:p>
    <w:p w:rsidR="003A4628" w:rsidRDefault="003A4628" w:rsidP="003A4628">
      <w:r>
        <w:t>var(student$G2[</w:t>
      </w:r>
      <w:proofErr w:type="spellStart"/>
      <w:r>
        <w:t>student$school</w:t>
      </w:r>
      <w:proofErr w:type="spellEnd"/>
      <w:r>
        <w:t>=="GP"])</w:t>
      </w:r>
    </w:p>
    <w:p w:rsidR="003A4628" w:rsidRDefault="003A4628" w:rsidP="003A4628">
      <w:r>
        <w:t>var(student$G2[</w:t>
      </w:r>
      <w:proofErr w:type="spellStart"/>
      <w:r>
        <w:t>student$school</w:t>
      </w:r>
      <w:proofErr w:type="spellEnd"/>
      <w:r>
        <w:t>=="MS"</w:t>
      </w:r>
      <w:proofErr w:type="gramStart"/>
      <w:r>
        <w:t xml:space="preserve">])   </w:t>
      </w:r>
      <w:proofErr w:type="gramEnd"/>
      <w:r>
        <w:t xml:space="preserve">             ###calculating variances with var()</w:t>
      </w:r>
    </w:p>
    <w:p w:rsidR="003A4628" w:rsidRDefault="003A4628" w:rsidP="003A4628">
      <w:proofErr w:type="spellStart"/>
      <w:r>
        <w:t>bartlett.</w:t>
      </w:r>
      <w:proofErr w:type="gramStart"/>
      <w:r>
        <w:t>test</w:t>
      </w:r>
      <w:proofErr w:type="spellEnd"/>
      <w:r>
        <w:t>(</w:t>
      </w:r>
      <w:proofErr w:type="gramEnd"/>
      <w:r>
        <w:t>G2 ~ school, data=student)             ###</w:t>
      </w:r>
      <w:proofErr w:type="spellStart"/>
      <w:r>
        <w:t>bartlett's</w:t>
      </w:r>
      <w:proofErr w:type="spellEnd"/>
      <w:r>
        <w:t xml:space="preserve"> test for G2 in different schools</w:t>
      </w:r>
    </w:p>
    <w:p w:rsidR="003A4628" w:rsidRDefault="003A4628" w:rsidP="003A4628">
      <w:r>
        <w:lastRenderedPageBreak/>
        <w:t>var(student$G3[</w:t>
      </w:r>
      <w:proofErr w:type="spellStart"/>
      <w:r>
        <w:t>student$school</w:t>
      </w:r>
      <w:proofErr w:type="spellEnd"/>
      <w:r>
        <w:t>=="GP"])</w:t>
      </w:r>
    </w:p>
    <w:p w:rsidR="003A4628" w:rsidRDefault="003A4628" w:rsidP="003A4628">
      <w:r>
        <w:t>var(student$G3[</w:t>
      </w:r>
      <w:proofErr w:type="spellStart"/>
      <w:r>
        <w:t>student$school</w:t>
      </w:r>
      <w:proofErr w:type="spellEnd"/>
      <w:r>
        <w:t>=="MS"</w:t>
      </w:r>
      <w:proofErr w:type="gramStart"/>
      <w:r>
        <w:t xml:space="preserve">])   </w:t>
      </w:r>
      <w:proofErr w:type="gramEnd"/>
      <w:r>
        <w:t xml:space="preserve">            ###calculating variances with var()</w:t>
      </w:r>
    </w:p>
    <w:p w:rsidR="003A4628" w:rsidRDefault="003A4628" w:rsidP="003A4628">
      <w:proofErr w:type="spellStart"/>
      <w:r>
        <w:t>bartlett.</w:t>
      </w:r>
      <w:proofErr w:type="gramStart"/>
      <w:r>
        <w:t>test</w:t>
      </w:r>
      <w:proofErr w:type="spellEnd"/>
      <w:r>
        <w:t>(</w:t>
      </w:r>
      <w:proofErr w:type="gramEnd"/>
      <w:r>
        <w:t>G3 ~ school, data=student)            ###</w:t>
      </w:r>
      <w:proofErr w:type="spellStart"/>
      <w:r>
        <w:t>bartlett's</w:t>
      </w:r>
      <w:proofErr w:type="spellEnd"/>
      <w:r>
        <w:t xml:space="preserve"> test for G3 in different schools        </w:t>
      </w:r>
    </w:p>
    <w:p w:rsidR="003A4628" w:rsidRDefault="003A4628" w:rsidP="003A4628"/>
    <w:p w:rsidR="003A4628" w:rsidRDefault="003A4628" w:rsidP="003A4628"/>
    <w:p w:rsidR="003A4628" w:rsidRDefault="003A4628" w:rsidP="003A4628">
      <w:proofErr w:type="gramStart"/>
      <w:r>
        <w:t>with(</w:t>
      </w:r>
      <w:proofErr w:type="gramEnd"/>
      <w:r>
        <w:t xml:space="preserve">student, </w:t>
      </w:r>
      <w:proofErr w:type="spellStart"/>
      <w:r>
        <w:t>t.test</w:t>
      </w:r>
      <w:proofErr w:type="spellEnd"/>
      <w:r>
        <w:t xml:space="preserve">(G1[school=="GP"], G1[school=="MS"], </w:t>
      </w:r>
      <w:proofErr w:type="spellStart"/>
      <w:r>
        <w:t>var.equal</w:t>
      </w:r>
      <w:proofErr w:type="spellEnd"/>
      <w:r>
        <w:t>=FALSE))</w:t>
      </w:r>
    </w:p>
    <w:p w:rsidR="003A4628" w:rsidRDefault="003A4628" w:rsidP="003A4628">
      <w:proofErr w:type="gramStart"/>
      <w:r>
        <w:t>with(</w:t>
      </w:r>
      <w:proofErr w:type="gramEnd"/>
      <w:r>
        <w:t xml:space="preserve">student, </w:t>
      </w:r>
      <w:proofErr w:type="spellStart"/>
      <w:r>
        <w:t>t.test</w:t>
      </w:r>
      <w:proofErr w:type="spellEnd"/>
      <w:r>
        <w:t xml:space="preserve">(G2[school=="GP"], G2[school=="MS"], </w:t>
      </w:r>
      <w:proofErr w:type="spellStart"/>
      <w:r>
        <w:t>var.equal</w:t>
      </w:r>
      <w:proofErr w:type="spellEnd"/>
      <w:r>
        <w:t xml:space="preserve">=FALSE))                          ###t-test for grades in different schools when variances are </w:t>
      </w:r>
      <w:proofErr w:type="spellStart"/>
      <w:r>
        <w:t>non homogeneous</w:t>
      </w:r>
      <w:proofErr w:type="spellEnd"/>
      <w:r>
        <w:t>.</w:t>
      </w:r>
    </w:p>
    <w:p w:rsidR="003A4628" w:rsidRDefault="003A4628" w:rsidP="003A4628">
      <w:proofErr w:type="gramStart"/>
      <w:r>
        <w:t>with(</w:t>
      </w:r>
      <w:proofErr w:type="gramEnd"/>
      <w:r>
        <w:t xml:space="preserve">student, </w:t>
      </w:r>
      <w:proofErr w:type="spellStart"/>
      <w:r>
        <w:t>t.test</w:t>
      </w:r>
      <w:proofErr w:type="spellEnd"/>
      <w:r>
        <w:t xml:space="preserve">(G3[school=="GP"], G3[school=="MS"], </w:t>
      </w:r>
      <w:proofErr w:type="spellStart"/>
      <w:r>
        <w:t>var.equal</w:t>
      </w:r>
      <w:proofErr w:type="spellEnd"/>
      <w:r>
        <w:t>=FALSE))</w:t>
      </w:r>
    </w:p>
    <w:p w:rsidR="003A4628" w:rsidRDefault="003A4628" w:rsidP="003A4628"/>
    <w:p w:rsidR="003A4628" w:rsidRDefault="003A4628" w:rsidP="003A4628"/>
    <w:p w:rsidR="003A4628" w:rsidRDefault="003A4628" w:rsidP="003A4628"/>
    <w:p w:rsidR="003A4628" w:rsidRDefault="003A4628" w:rsidP="003A4628">
      <w:proofErr w:type="spellStart"/>
      <w:r>
        <w:t>aovResult</w:t>
      </w:r>
      <w:proofErr w:type="spellEnd"/>
      <w:r>
        <w:t xml:space="preserve"> = </w:t>
      </w:r>
      <w:proofErr w:type="spellStart"/>
      <w:proofErr w:type="gramStart"/>
      <w:r>
        <w:t>aov</w:t>
      </w:r>
      <w:proofErr w:type="spellEnd"/>
      <w:r>
        <w:t>(</w:t>
      </w:r>
      <w:proofErr w:type="gramEnd"/>
      <w:r>
        <w:t>G1 ~ school, data=student)</w:t>
      </w:r>
    </w:p>
    <w:p w:rsidR="003A4628" w:rsidRDefault="003A4628" w:rsidP="003A4628">
      <w:r>
        <w:t>summary(</w:t>
      </w:r>
      <w:proofErr w:type="spellStart"/>
      <w:r>
        <w:t>aovResult</w:t>
      </w:r>
      <w:proofErr w:type="spellEnd"/>
      <w:r>
        <w:t>)</w:t>
      </w:r>
    </w:p>
    <w:p w:rsidR="003A4628" w:rsidRDefault="003A4628" w:rsidP="003A4628">
      <w:r>
        <w:t xml:space="preserve">aovResult1 = </w:t>
      </w:r>
      <w:proofErr w:type="spellStart"/>
      <w:proofErr w:type="gramStart"/>
      <w:r>
        <w:t>aov</w:t>
      </w:r>
      <w:proofErr w:type="spellEnd"/>
      <w:r>
        <w:t>(</w:t>
      </w:r>
      <w:proofErr w:type="gramEnd"/>
      <w:r>
        <w:t xml:space="preserve">G2 ~ school, data=student)                             ###one way </w:t>
      </w:r>
      <w:proofErr w:type="spellStart"/>
      <w:r>
        <w:t>anova</w:t>
      </w:r>
      <w:proofErr w:type="spellEnd"/>
      <w:r>
        <w:t xml:space="preserve"> test for grades in different schools.</w:t>
      </w:r>
    </w:p>
    <w:p w:rsidR="003A4628" w:rsidRDefault="003A4628" w:rsidP="003A4628">
      <w:r>
        <w:t>summary(aovResult1)</w:t>
      </w:r>
    </w:p>
    <w:p w:rsidR="003A4628" w:rsidRDefault="003A4628" w:rsidP="003A4628">
      <w:r>
        <w:t xml:space="preserve">aovResult2 = </w:t>
      </w:r>
      <w:proofErr w:type="spellStart"/>
      <w:proofErr w:type="gramStart"/>
      <w:r>
        <w:t>aov</w:t>
      </w:r>
      <w:proofErr w:type="spellEnd"/>
      <w:r>
        <w:t>(</w:t>
      </w:r>
      <w:proofErr w:type="gramEnd"/>
      <w:r>
        <w:t>G3 ~ school, data=student)</w:t>
      </w:r>
    </w:p>
    <w:p w:rsidR="003A4628" w:rsidRDefault="003A4628" w:rsidP="003A4628">
      <w:r>
        <w:t>summary(aovResult2)</w:t>
      </w:r>
    </w:p>
    <w:p w:rsidR="003A4628" w:rsidRDefault="003A4628" w:rsidP="003A4628"/>
    <w:p w:rsidR="003A4628" w:rsidRDefault="003A4628" w:rsidP="003A4628"/>
    <w:p w:rsidR="003A4628" w:rsidRDefault="003A4628" w:rsidP="003A4628">
      <w:proofErr w:type="gramStart"/>
      <w:r>
        <w:t>with(</w:t>
      </w:r>
      <w:proofErr w:type="gramEnd"/>
      <w:r>
        <w:t xml:space="preserve">student, </w:t>
      </w:r>
      <w:proofErr w:type="spellStart"/>
      <w:r>
        <w:t>pairwise.t.test</w:t>
      </w:r>
      <w:proofErr w:type="spellEnd"/>
      <w:r>
        <w:t xml:space="preserve">(G1, school, </w:t>
      </w:r>
      <w:proofErr w:type="spellStart"/>
      <w:r>
        <w:t>p.adjust</w:t>
      </w:r>
      <w:proofErr w:type="spellEnd"/>
      <w:r>
        <w:t>="</w:t>
      </w:r>
      <w:proofErr w:type="spellStart"/>
      <w:r>
        <w:t>bonferroni</w:t>
      </w:r>
      <w:proofErr w:type="spellEnd"/>
      <w:r>
        <w:t>", pool.sd=FALSE))</w:t>
      </w:r>
    </w:p>
    <w:p w:rsidR="003A4628" w:rsidRDefault="003A4628" w:rsidP="003A4628">
      <w:proofErr w:type="spellStart"/>
      <w:proofErr w:type="gramStart"/>
      <w:r>
        <w:t>TukeyHSD</w:t>
      </w:r>
      <w:proofErr w:type="spellEnd"/>
      <w:r>
        <w:t>(</w:t>
      </w:r>
      <w:proofErr w:type="spellStart"/>
      <w:proofErr w:type="gramEnd"/>
      <w:r>
        <w:t>aovResult</w:t>
      </w:r>
      <w:proofErr w:type="spellEnd"/>
      <w:r>
        <w:t xml:space="preserve">, </w:t>
      </w:r>
      <w:proofErr w:type="spellStart"/>
      <w:r>
        <w:t>conf.level</w:t>
      </w:r>
      <w:proofErr w:type="spellEnd"/>
      <w:r>
        <w:t xml:space="preserve"> = 0.95)</w:t>
      </w:r>
    </w:p>
    <w:p w:rsidR="003A4628" w:rsidRDefault="003A4628" w:rsidP="003A4628">
      <w:proofErr w:type="gramStart"/>
      <w:r>
        <w:t>with(</w:t>
      </w:r>
      <w:proofErr w:type="gramEnd"/>
      <w:r>
        <w:t xml:space="preserve">student, </w:t>
      </w:r>
      <w:proofErr w:type="spellStart"/>
      <w:r>
        <w:t>pairwise.t.test</w:t>
      </w:r>
      <w:proofErr w:type="spellEnd"/>
      <w:r>
        <w:t xml:space="preserve">(G2, school, </w:t>
      </w:r>
      <w:proofErr w:type="spellStart"/>
      <w:r>
        <w:t>p.adjust</w:t>
      </w:r>
      <w:proofErr w:type="spellEnd"/>
      <w:r>
        <w:t>="</w:t>
      </w:r>
      <w:proofErr w:type="spellStart"/>
      <w:r>
        <w:t>bonferroni</w:t>
      </w:r>
      <w:proofErr w:type="spellEnd"/>
      <w:r>
        <w:t>", pool.sd=FALSE))                 ###</w:t>
      </w:r>
      <w:proofErr w:type="spellStart"/>
      <w:r>
        <w:t>PostHoc</w:t>
      </w:r>
      <w:proofErr w:type="spellEnd"/>
      <w:r>
        <w:t xml:space="preserve"> analysis using </w:t>
      </w:r>
      <w:proofErr w:type="spellStart"/>
      <w:r>
        <w:t>bonferroni</w:t>
      </w:r>
      <w:proofErr w:type="spellEnd"/>
      <w:r>
        <w:t xml:space="preserve"> adjustment and </w:t>
      </w:r>
      <w:proofErr w:type="spellStart"/>
      <w:r>
        <w:t>TurkeyHSD</w:t>
      </w:r>
      <w:proofErr w:type="spellEnd"/>
    </w:p>
    <w:p w:rsidR="003A4628" w:rsidRDefault="003A4628" w:rsidP="003A4628">
      <w:proofErr w:type="spellStart"/>
      <w:proofErr w:type="gramStart"/>
      <w:r>
        <w:t>TukeyHSD</w:t>
      </w:r>
      <w:proofErr w:type="spellEnd"/>
      <w:r>
        <w:t>(</w:t>
      </w:r>
      <w:proofErr w:type="gramEnd"/>
      <w:r>
        <w:t xml:space="preserve">aovResult1, </w:t>
      </w:r>
      <w:proofErr w:type="spellStart"/>
      <w:r>
        <w:t>conf.level</w:t>
      </w:r>
      <w:proofErr w:type="spellEnd"/>
      <w:r>
        <w:t xml:space="preserve"> = 0.95)</w:t>
      </w:r>
    </w:p>
    <w:p w:rsidR="003A4628" w:rsidRDefault="003A4628" w:rsidP="003A4628">
      <w:proofErr w:type="gramStart"/>
      <w:r>
        <w:t>with(</w:t>
      </w:r>
      <w:proofErr w:type="gramEnd"/>
      <w:r>
        <w:t xml:space="preserve">student, </w:t>
      </w:r>
      <w:proofErr w:type="spellStart"/>
      <w:r>
        <w:t>pairwise.t.test</w:t>
      </w:r>
      <w:proofErr w:type="spellEnd"/>
      <w:r>
        <w:t xml:space="preserve">(G3, school, </w:t>
      </w:r>
      <w:proofErr w:type="spellStart"/>
      <w:r>
        <w:t>p.adjust</w:t>
      </w:r>
      <w:proofErr w:type="spellEnd"/>
      <w:r>
        <w:t>="</w:t>
      </w:r>
      <w:proofErr w:type="spellStart"/>
      <w:r>
        <w:t>bonferroni</w:t>
      </w:r>
      <w:proofErr w:type="spellEnd"/>
      <w:r>
        <w:t>", pool.sd=FALSE))</w:t>
      </w:r>
    </w:p>
    <w:p w:rsidR="005E3387" w:rsidRPr="00E85158" w:rsidRDefault="003A4628" w:rsidP="003A4628">
      <w:proofErr w:type="spellStart"/>
      <w:proofErr w:type="gramStart"/>
      <w:r>
        <w:t>TukeyHSD</w:t>
      </w:r>
      <w:proofErr w:type="spellEnd"/>
      <w:r>
        <w:t>(</w:t>
      </w:r>
      <w:proofErr w:type="gramEnd"/>
      <w:r>
        <w:t xml:space="preserve">aovResult2, </w:t>
      </w:r>
      <w:proofErr w:type="spellStart"/>
      <w:r>
        <w:t>conf.level</w:t>
      </w:r>
      <w:proofErr w:type="spellEnd"/>
      <w:r>
        <w:t xml:space="preserve"> = 0.95)</w:t>
      </w:r>
    </w:p>
    <w:p w:rsidR="00EC5AAE" w:rsidRDefault="00EC5AAE" w:rsidP="00191ED7"/>
    <w:p w:rsidR="00EC5AAE" w:rsidRDefault="00EC5AAE">
      <w:r>
        <w:br w:type="page"/>
      </w:r>
    </w:p>
    <w:p w:rsidR="00EC5AAE" w:rsidRDefault="00EC5AAE" w:rsidP="00EC5AAE">
      <w:pPr>
        <w:pStyle w:val="Heading1"/>
      </w:pPr>
      <w:bookmarkStart w:id="23" w:name="_Toc528523574"/>
      <w:r>
        <w:lastRenderedPageBreak/>
        <w:t>References</w:t>
      </w:r>
      <w:bookmarkEnd w:id="23"/>
    </w:p>
    <w:p w:rsidR="00EC5AAE" w:rsidRPr="00EC5AAE" w:rsidRDefault="00EC5AAE" w:rsidP="00EC5AAE">
      <w:pPr>
        <w:pStyle w:val="EndNoteBibliography"/>
        <w:spacing w:after="0"/>
        <w:ind w:left="720" w:hanging="720"/>
        <w:rPr>
          <w:sz w:val="22"/>
        </w:rPr>
      </w:pPr>
      <w:r w:rsidRPr="00EC5AAE">
        <w:rPr>
          <w:sz w:val="22"/>
        </w:rPr>
        <w:fldChar w:fldCharType="begin"/>
      </w:r>
      <w:r w:rsidRPr="00EC5AAE">
        <w:rPr>
          <w:sz w:val="22"/>
        </w:rPr>
        <w:instrText xml:space="preserve"> ADDIN EN.REFLIST </w:instrText>
      </w:r>
      <w:r w:rsidRPr="00EC5AAE">
        <w:rPr>
          <w:sz w:val="22"/>
        </w:rPr>
        <w:fldChar w:fldCharType="separate"/>
      </w:r>
      <w:r w:rsidRPr="00EC5AAE">
        <w:rPr>
          <w:sz w:val="22"/>
        </w:rPr>
        <w:t xml:space="preserve">Brown, R. B., &amp; Saunders, M. (2008). </w:t>
      </w:r>
      <w:r w:rsidRPr="00EC5AAE">
        <w:rPr>
          <w:i/>
          <w:sz w:val="22"/>
        </w:rPr>
        <w:t>Dealing with Statistics: What you need to know</w:t>
      </w:r>
      <w:r w:rsidRPr="00EC5AAE">
        <w:rPr>
          <w:sz w:val="22"/>
        </w:rPr>
        <w:t>. New York: Open University Press.</w:t>
      </w:r>
    </w:p>
    <w:p w:rsidR="00EC5AAE" w:rsidRPr="00EC5AAE" w:rsidRDefault="00EC5AAE" w:rsidP="00EC5AAE">
      <w:pPr>
        <w:pStyle w:val="EndNoteBibliography"/>
        <w:spacing w:after="0"/>
        <w:ind w:left="720" w:hanging="720"/>
        <w:rPr>
          <w:sz w:val="22"/>
        </w:rPr>
      </w:pPr>
      <w:r w:rsidRPr="00EC5AAE">
        <w:rPr>
          <w:sz w:val="22"/>
        </w:rPr>
        <w:t xml:space="preserve">Cortez, P. (2014). </w:t>
      </w:r>
      <w:r w:rsidRPr="00EC5AAE">
        <w:rPr>
          <w:i/>
          <w:sz w:val="22"/>
        </w:rPr>
        <w:t>Student Data Performance Set</w:t>
      </w:r>
      <w:r w:rsidRPr="00EC5AAE">
        <w:rPr>
          <w:sz w:val="22"/>
        </w:rPr>
        <w:t xml:space="preserve">. Retrieved from: </w:t>
      </w:r>
      <w:hyperlink r:id="rId31" w:history="1">
        <w:r w:rsidRPr="00EC5AAE">
          <w:rPr>
            <w:rStyle w:val="Hyperlink"/>
            <w:sz w:val="22"/>
          </w:rPr>
          <w:t>https://archive.ics.uci.edu/ml/datasets/Student+Performance</w:t>
        </w:r>
      </w:hyperlink>
    </w:p>
    <w:p w:rsidR="00EC5AAE" w:rsidRPr="00EC5AAE" w:rsidRDefault="00EC5AAE" w:rsidP="00EC5AAE">
      <w:pPr>
        <w:pStyle w:val="EndNoteBibliography"/>
        <w:spacing w:after="0"/>
        <w:ind w:left="720" w:hanging="720"/>
        <w:rPr>
          <w:sz w:val="22"/>
        </w:rPr>
      </w:pPr>
      <w:r w:rsidRPr="00EC5AAE">
        <w:rPr>
          <w:sz w:val="22"/>
        </w:rPr>
        <w:t xml:space="preserve">Cortez, P., &amp; Silva, A. (2008). </w:t>
      </w:r>
      <w:r w:rsidRPr="00EC5AAE">
        <w:rPr>
          <w:i/>
          <w:sz w:val="22"/>
        </w:rPr>
        <w:t>Using Data Mining to Predict Secondary School Student Performance</w:t>
      </w:r>
      <w:r w:rsidRPr="00EC5AAE">
        <w:rPr>
          <w:sz w:val="22"/>
        </w:rPr>
        <w:t xml:space="preserve">. Paper presented at the 5th FUture Business TEChnology Conference, Porto, Portugal. </w:t>
      </w:r>
      <w:hyperlink r:id="rId32" w:history="1">
        <w:r w:rsidRPr="00EC5AAE">
          <w:rPr>
            <w:rStyle w:val="Hyperlink"/>
            <w:sz w:val="22"/>
          </w:rPr>
          <w:t>https://repositorium.sdum.uminho.pt/bitstream/1822/8024/1/student.pdf</w:t>
        </w:r>
      </w:hyperlink>
    </w:p>
    <w:p w:rsidR="00EC5AAE" w:rsidRPr="00EC5AAE" w:rsidRDefault="00EC5AAE" w:rsidP="00EC5AAE">
      <w:pPr>
        <w:pStyle w:val="EndNoteBibliography"/>
        <w:spacing w:after="0"/>
        <w:ind w:left="720" w:hanging="720"/>
        <w:rPr>
          <w:sz w:val="22"/>
        </w:rPr>
      </w:pPr>
      <w:r w:rsidRPr="00EC5AAE">
        <w:rPr>
          <w:sz w:val="22"/>
        </w:rPr>
        <w:t>Dodge, Y. (Ed.) (2006) The Oxford Dictionary of Statistical Terms. Oxford: Oxford University Press.</w:t>
      </w:r>
    </w:p>
    <w:p w:rsidR="00EC5AAE" w:rsidRPr="00EC5AAE" w:rsidRDefault="00EC5AAE" w:rsidP="00EC5AAE">
      <w:pPr>
        <w:pStyle w:val="EndNoteBibliography"/>
        <w:spacing w:after="0"/>
        <w:ind w:left="720" w:hanging="720"/>
        <w:rPr>
          <w:sz w:val="22"/>
        </w:rPr>
      </w:pPr>
      <w:r w:rsidRPr="00EC5AAE">
        <w:rPr>
          <w:sz w:val="22"/>
        </w:rPr>
        <w:t xml:space="preserve">Frost, J. (2018). Difference between Descriptive and Inferential Statistics.   Retrieved from </w:t>
      </w:r>
      <w:hyperlink r:id="rId33" w:history="1">
        <w:r w:rsidRPr="00EC5AAE">
          <w:rPr>
            <w:rStyle w:val="Hyperlink"/>
            <w:sz w:val="22"/>
          </w:rPr>
          <w:t>http://statisticsbyjim.com/basics/descriptive-inferential-statistics/</w:t>
        </w:r>
      </w:hyperlink>
    </w:p>
    <w:p w:rsidR="00EC5AAE" w:rsidRPr="00EC5AAE" w:rsidRDefault="00EC5AAE" w:rsidP="00EC5AAE">
      <w:pPr>
        <w:pStyle w:val="EndNoteBibliography"/>
        <w:spacing w:after="0"/>
        <w:ind w:left="720" w:hanging="720"/>
        <w:rPr>
          <w:sz w:val="22"/>
        </w:rPr>
      </w:pPr>
      <w:r w:rsidRPr="00EC5AAE">
        <w:rPr>
          <w:sz w:val="22"/>
        </w:rPr>
        <w:t xml:space="preserve">Kalla, S., &amp; Wilson, L. T. (2018). Inferential Statistics.   Retrieved from </w:t>
      </w:r>
      <w:hyperlink r:id="rId34" w:history="1">
        <w:r w:rsidRPr="00EC5AAE">
          <w:rPr>
            <w:rStyle w:val="Hyperlink"/>
            <w:sz w:val="22"/>
          </w:rPr>
          <w:t>https://explorable.com/inferential-statistics</w:t>
        </w:r>
      </w:hyperlink>
    </w:p>
    <w:p w:rsidR="00EC5AAE" w:rsidRPr="00EC5AAE" w:rsidRDefault="00EC5AAE" w:rsidP="00EC5AAE">
      <w:pPr>
        <w:pStyle w:val="EndNoteBibliography"/>
        <w:ind w:left="720" w:hanging="720"/>
        <w:rPr>
          <w:sz w:val="22"/>
        </w:rPr>
      </w:pPr>
      <w:r w:rsidRPr="00EC5AAE">
        <w:rPr>
          <w:sz w:val="22"/>
        </w:rPr>
        <w:t xml:space="preserve">Trochim, W. M. K. (2006). Descriptive Statistics.   Retrieved from </w:t>
      </w:r>
      <w:hyperlink r:id="rId35" w:history="1">
        <w:r w:rsidRPr="00EC5AAE">
          <w:rPr>
            <w:rStyle w:val="Hyperlink"/>
            <w:sz w:val="22"/>
          </w:rPr>
          <w:t>http://www.socialresearchmethods.net/kb/statdesc.php</w:t>
        </w:r>
      </w:hyperlink>
    </w:p>
    <w:p w:rsidR="001F099A" w:rsidRPr="00AC36DF" w:rsidRDefault="00EC5AAE" w:rsidP="00191ED7">
      <w:r w:rsidRPr="00EC5AAE">
        <w:fldChar w:fldCharType="end"/>
      </w:r>
    </w:p>
    <w:sectPr w:rsidR="001F099A" w:rsidRPr="00AC36DF" w:rsidSect="00787BA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62DD" w:rsidRDefault="001D62DD" w:rsidP="00D42437">
      <w:pPr>
        <w:spacing w:after="0" w:line="240" w:lineRule="auto"/>
      </w:pPr>
      <w:r>
        <w:separator/>
      </w:r>
    </w:p>
  </w:endnote>
  <w:endnote w:type="continuationSeparator" w:id="0">
    <w:p w:rsidR="001D62DD" w:rsidRDefault="001D62DD" w:rsidP="00D42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6995718"/>
      <w:docPartObj>
        <w:docPartGallery w:val="Page Numbers (Bottom of Page)"/>
        <w:docPartUnique/>
      </w:docPartObj>
    </w:sdtPr>
    <w:sdtEndPr>
      <w:rPr>
        <w:noProof/>
      </w:rPr>
    </w:sdtEndPr>
    <w:sdtContent>
      <w:p w:rsidR="00D0659F" w:rsidRDefault="00D0659F" w:rsidP="00787B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0659F" w:rsidRDefault="00D06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62DD" w:rsidRDefault="001D62DD" w:rsidP="00D42437">
      <w:pPr>
        <w:spacing w:after="0" w:line="240" w:lineRule="auto"/>
      </w:pPr>
      <w:r>
        <w:separator/>
      </w:r>
    </w:p>
  </w:footnote>
  <w:footnote w:type="continuationSeparator" w:id="0">
    <w:p w:rsidR="001D62DD" w:rsidRDefault="001D62DD" w:rsidP="00D42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B5123"/>
    <w:multiLevelType w:val="hybridMultilevel"/>
    <w:tmpl w:val="E3CA4E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3B24C88"/>
    <w:multiLevelType w:val="hybridMultilevel"/>
    <w:tmpl w:val="B64AA7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93263E0"/>
    <w:multiLevelType w:val="hybridMultilevel"/>
    <w:tmpl w:val="F69A18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96F2F43"/>
    <w:multiLevelType w:val="hybridMultilevel"/>
    <w:tmpl w:val="B1E2A0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FD94597"/>
    <w:multiLevelType w:val="hybridMultilevel"/>
    <w:tmpl w:val="8E26D0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958179D"/>
    <w:multiLevelType w:val="hybridMultilevel"/>
    <w:tmpl w:val="3BAA4E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E415270"/>
    <w:multiLevelType w:val="hybridMultilevel"/>
    <w:tmpl w:val="958828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4"/>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sezawcpxwraefd24px99aswsap0pzvtts&quot;&gt;My EndNote Library&lt;record-ids&gt;&lt;item&gt;115&lt;/item&gt;&lt;item&gt;116&lt;/item&gt;&lt;item&gt;117&lt;/item&gt;&lt;item&gt;118&lt;/item&gt;&lt;item&gt;119&lt;/item&gt;&lt;item&gt;120&lt;/item&gt;&lt;item&gt;121&lt;/item&gt;&lt;/record-ids&gt;&lt;/item&gt;&lt;/Libraries&gt;"/>
  </w:docVars>
  <w:rsids>
    <w:rsidRoot w:val="0018328B"/>
    <w:rsid w:val="00005A1E"/>
    <w:rsid w:val="00013667"/>
    <w:rsid w:val="00025F75"/>
    <w:rsid w:val="0003403A"/>
    <w:rsid w:val="00047712"/>
    <w:rsid w:val="0006145E"/>
    <w:rsid w:val="00072803"/>
    <w:rsid w:val="000B76F2"/>
    <w:rsid w:val="000D3FD4"/>
    <w:rsid w:val="001104BE"/>
    <w:rsid w:val="00147A2C"/>
    <w:rsid w:val="0018328B"/>
    <w:rsid w:val="00191ED7"/>
    <w:rsid w:val="001C05EB"/>
    <w:rsid w:val="001C256B"/>
    <w:rsid w:val="001D19D5"/>
    <w:rsid w:val="001D62DD"/>
    <w:rsid w:val="001E3655"/>
    <w:rsid w:val="001F099A"/>
    <w:rsid w:val="001F2289"/>
    <w:rsid w:val="00243B84"/>
    <w:rsid w:val="002C2E6F"/>
    <w:rsid w:val="00342A1E"/>
    <w:rsid w:val="0037608D"/>
    <w:rsid w:val="00381AB4"/>
    <w:rsid w:val="003A4628"/>
    <w:rsid w:val="003C1CCA"/>
    <w:rsid w:val="003D2B1E"/>
    <w:rsid w:val="003E0E52"/>
    <w:rsid w:val="003E1BD1"/>
    <w:rsid w:val="003F66B7"/>
    <w:rsid w:val="00433054"/>
    <w:rsid w:val="00443AD0"/>
    <w:rsid w:val="004569C8"/>
    <w:rsid w:val="004B2C06"/>
    <w:rsid w:val="004D64B5"/>
    <w:rsid w:val="004F74DD"/>
    <w:rsid w:val="005328A4"/>
    <w:rsid w:val="00563297"/>
    <w:rsid w:val="0057711E"/>
    <w:rsid w:val="005856A1"/>
    <w:rsid w:val="005D099B"/>
    <w:rsid w:val="005D7E92"/>
    <w:rsid w:val="005E3387"/>
    <w:rsid w:val="00634EE4"/>
    <w:rsid w:val="00636207"/>
    <w:rsid w:val="00660937"/>
    <w:rsid w:val="00675623"/>
    <w:rsid w:val="006834BC"/>
    <w:rsid w:val="006A18AF"/>
    <w:rsid w:val="006C465C"/>
    <w:rsid w:val="006C6AE3"/>
    <w:rsid w:val="006E6160"/>
    <w:rsid w:val="00705AB4"/>
    <w:rsid w:val="00745F64"/>
    <w:rsid w:val="00751C26"/>
    <w:rsid w:val="007575D6"/>
    <w:rsid w:val="00782B95"/>
    <w:rsid w:val="00787BA9"/>
    <w:rsid w:val="00792AB2"/>
    <w:rsid w:val="0079634C"/>
    <w:rsid w:val="007C3E3D"/>
    <w:rsid w:val="007C664E"/>
    <w:rsid w:val="007E68E6"/>
    <w:rsid w:val="00816BE8"/>
    <w:rsid w:val="00845555"/>
    <w:rsid w:val="00845938"/>
    <w:rsid w:val="00855913"/>
    <w:rsid w:val="0086613C"/>
    <w:rsid w:val="008805BE"/>
    <w:rsid w:val="008D4A40"/>
    <w:rsid w:val="008D7A0C"/>
    <w:rsid w:val="00950818"/>
    <w:rsid w:val="00972E09"/>
    <w:rsid w:val="009731FA"/>
    <w:rsid w:val="0098559B"/>
    <w:rsid w:val="00992FB3"/>
    <w:rsid w:val="009D02B9"/>
    <w:rsid w:val="009D2E77"/>
    <w:rsid w:val="00A54155"/>
    <w:rsid w:val="00AC36DF"/>
    <w:rsid w:val="00AC730A"/>
    <w:rsid w:val="00AE091E"/>
    <w:rsid w:val="00B427B9"/>
    <w:rsid w:val="00B700C8"/>
    <w:rsid w:val="00B94D12"/>
    <w:rsid w:val="00BB25AE"/>
    <w:rsid w:val="00C21EE1"/>
    <w:rsid w:val="00C5243A"/>
    <w:rsid w:val="00CC5DCD"/>
    <w:rsid w:val="00CF3972"/>
    <w:rsid w:val="00D0659F"/>
    <w:rsid w:val="00D42437"/>
    <w:rsid w:val="00D61ED2"/>
    <w:rsid w:val="00DA4A48"/>
    <w:rsid w:val="00DD144A"/>
    <w:rsid w:val="00E162BC"/>
    <w:rsid w:val="00E165F1"/>
    <w:rsid w:val="00E464FC"/>
    <w:rsid w:val="00E518E2"/>
    <w:rsid w:val="00E63957"/>
    <w:rsid w:val="00E948CC"/>
    <w:rsid w:val="00EB3649"/>
    <w:rsid w:val="00EB516C"/>
    <w:rsid w:val="00EB6E8D"/>
    <w:rsid w:val="00EB7788"/>
    <w:rsid w:val="00EC5AAE"/>
    <w:rsid w:val="00EF54BE"/>
    <w:rsid w:val="00F446C8"/>
    <w:rsid w:val="00F4487E"/>
    <w:rsid w:val="00FA6FFA"/>
    <w:rsid w:val="00FB06D8"/>
    <w:rsid w:val="00FC79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70665"/>
  <w15:chartTrackingRefBased/>
  <w15:docId w15:val="{637BD3F8-3BEB-4DB8-8A0A-0FCE40175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2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664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28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8328B"/>
    <w:rPr>
      <w:color w:val="0563C1" w:themeColor="hyperlink"/>
      <w:u w:val="single"/>
    </w:rPr>
  </w:style>
  <w:style w:type="character" w:styleId="CommentReference">
    <w:name w:val="annotation reference"/>
    <w:basedOn w:val="DefaultParagraphFont"/>
    <w:uiPriority w:val="99"/>
    <w:semiHidden/>
    <w:unhideWhenUsed/>
    <w:rsid w:val="00E948CC"/>
    <w:rPr>
      <w:sz w:val="16"/>
      <w:szCs w:val="16"/>
    </w:rPr>
  </w:style>
  <w:style w:type="paragraph" w:styleId="CommentText">
    <w:name w:val="annotation text"/>
    <w:basedOn w:val="Normal"/>
    <w:link w:val="CommentTextChar"/>
    <w:uiPriority w:val="99"/>
    <w:semiHidden/>
    <w:unhideWhenUsed/>
    <w:rsid w:val="00E948CC"/>
    <w:pPr>
      <w:spacing w:line="240" w:lineRule="auto"/>
    </w:pPr>
    <w:rPr>
      <w:sz w:val="20"/>
      <w:szCs w:val="20"/>
    </w:rPr>
  </w:style>
  <w:style w:type="character" w:customStyle="1" w:styleId="CommentTextChar">
    <w:name w:val="Comment Text Char"/>
    <w:basedOn w:val="DefaultParagraphFont"/>
    <w:link w:val="CommentText"/>
    <w:uiPriority w:val="99"/>
    <w:semiHidden/>
    <w:rsid w:val="00E948CC"/>
    <w:rPr>
      <w:sz w:val="20"/>
      <w:szCs w:val="20"/>
    </w:rPr>
  </w:style>
  <w:style w:type="paragraph" w:styleId="CommentSubject">
    <w:name w:val="annotation subject"/>
    <w:basedOn w:val="CommentText"/>
    <w:next w:val="CommentText"/>
    <w:link w:val="CommentSubjectChar"/>
    <w:uiPriority w:val="99"/>
    <w:semiHidden/>
    <w:unhideWhenUsed/>
    <w:rsid w:val="00E948CC"/>
    <w:rPr>
      <w:b/>
      <w:bCs/>
    </w:rPr>
  </w:style>
  <w:style w:type="character" w:customStyle="1" w:styleId="CommentSubjectChar">
    <w:name w:val="Comment Subject Char"/>
    <w:basedOn w:val="CommentTextChar"/>
    <w:link w:val="CommentSubject"/>
    <w:uiPriority w:val="99"/>
    <w:semiHidden/>
    <w:rsid w:val="00E948CC"/>
    <w:rPr>
      <w:b/>
      <w:bCs/>
      <w:sz w:val="20"/>
      <w:szCs w:val="20"/>
    </w:rPr>
  </w:style>
  <w:style w:type="paragraph" w:styleId="BalloonText">
    <w:name w:val="Balloon Text"/>
    <w:basedOn w:val="Normal"/>
    <w:link w:val="BalloonTextChar"/>
    <w:uiPriority w:val="99"/>
    <w:semiHidden/>
    <w:unhideWhenUsed/>
    <w:rsid w:val="00E948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8CC"/>
    <w:rPr>
      <w:rFonts w:ascii="Segoe UI" w:hAnsi="Segoe UI" w:cs="Segoe UI"/>
      <w:sz w:val="18"/>
      <w:szCs w:val="18"/>
    </w:rPr>
  </w:style>
  <w:style w:type="paragraph" w:styleId="ListParagraph">
    <w:name w:val="List Paragraph"/>
    <w:basedOn w:val="Normal"/>
    <w:uiPriority w:val="34"/>
    <w:qFormat/>
    <w:rsid w:val="00B94D12"/>
    <w:pPr>
      <w:ind w:left="720"/>
      <w:contextualSpacing/>
    </w:pPr>
  </w:style>
  <w:style w:type="paragraph" w:styleId="Header">
    <w:name w:val="header"/>
    <w:basedOn w:val="Normal"/>
    <w:link w:val="HeaderChar"/>
    <w:uiPriority w:val="99"/>
    <w:unhideWhenUsed/>
    <w:rsid w:val="00D42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437"/>
  </w:style>
  <w:style w:type="paragraph" w:styleId="Footer">
    <w:name w:val="footer"/>
    <w:basedOn w:val="Normal"/>
    <w:link w:val="FooterChar"/>
    <w:uiPriority w:val="99"/>
    <w:unhideWhenUsed/>
    <w:rsid w:val="00D42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437"/>
  </w:style>
  <w:style w:type="paragraph" w:customStyle="1" w:styleId="EndNoteBibliographyTitle">
    <w:name w:val="EndNote Bibliography Title"/>
    <w:basedOn w:val="Normal"/>
    <w:link w:val="EndNoteBibliographyTitleChar"/>
    <w:rsid w:val="0079634C"/>
    <w:pPr>
      <w:spacing w:after="0"/>
      <w:jc w:val="center"/>
    </w:pPr>
    <w:rPr>
      <w:rFonts w:ascii="Calibri Light" w:hAnsi="Calibri Light"/>
      <w:noProof/>
      <w:sz w:val="32"/>
      <w:lang w:val="en-US"/>
    </w:rPr>
  </w:style>
  <w:style w:type="character" w:customStyle="1" w:styleId="EndNoteBibliographyTitleChar">
    <w:name w:val="EndNote Bibliography Title Char"/>
    <w:basedOn w:val="DefaultParagraphFont"/>
    <w:link w:val="EndNoteBibliographyTitle"/>
    <w:rsid w:val="0079634C"/>
    <w:rPr>
      <w:rFonts w:ascii="Calibri Light" w:hAnsi="Calibri Light"/>
      <w:noProof/>
      <w:sz w:val="32"/>
      <w:lang w:val="en-US"/>
    </w:rPr>
  </w:style>
  <w:style w:type="paragraph" w:customStyle="1" w:styleId="EndNoteBibliography">
    <w:name w:val="EndNote Bibliography"/>
    <w:basedOn w:val="Normal"/>
    <w:link w:val="EndNoteBibliographyChar"/>
    <w:rsid w:val="0079634C"/>
    <w:pPr>
      <w:spacing w:line="240" w:lineRule="auto"/>
    </w:pPr>
    <w:rPr>
      <w:rFonts w:ascii="Calibri Light" w:hAnsi="Calibri Light"/>
      <w:noProof/>
      <w:sz w:val="32"/>
      <w:lang w:val="en-US"/>
    </w:rPr>
  </w:style>
  <w:style w:type="character" w:customStyle="1" w:styleId="EndNoteBibliographyChar">
    <w:name w:val="EndNote Bibliography Char"/>
    <w:basedOn w:val="DefaultParagraphFont"/>
    <w:link w:val="EndNoteBibliography"/>
    <w:rsid w:val="0079634C"/>
    <w:rPr>
      <w:rFonts w:ascii="Calibri Light" w:hAnsi="Calibri Light"/>
      <w:noProof/>
      <w:sz w:val="32"/>
      <w:lang w:val="en-US"/>
    </w:rPr>
  </w:style>
  <w:style w:type="character" w:styleId="UnresolvedMention">
    <w:name w:val="Unresolved Mention"/>
    <w:basedOn w:val="DefaultParagraphFont"/>
    <w:uiPriority w:val="99"/>
    <w:semiHidden/>
    <w:unhideWhenUsed/>
    <w:rsid w:val="00845938"/>
    <w:rPr>
      <w:color w:val="808080"/>
      <w:shd w:val="clear" w:color="auto" w:fill="E6E6E6"/>
    </w:rPr>
  </w:style>
  <w:style w:type="paragraph" w:styleId="HTMLPreformatted">
    <w:name w:val="HTML Preformatted"/>
    <w:basedOn w:val="Normal"/>
    <w:link w:val="HTMLPreformattedChar"/>
    <w:uiPriority w:val="99"/>
    <w:semiHidden/>
    <w:unhideWhenUsed/>
    <w:rsid w:val="004F7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F74DD"/>
    <w:rPr>
      <w:rFonts w:ascii="Courier New" w:eastAsia="Times New Roman" w:hAnsi="Courier New" w:cs="Courier New"/>
      <w:sz w:val="20"/>
      <w:szCs w:val="20"/>
      <w:lang w:eastAsia="en-AU"/>
    </w:rPr>
  </w:style>
  <w:style w:type="character" w:customStyle="1" w:styleId="gnkrckgcgsb">
    <w:name w:val="gnkrckgcgsb"/>
    <w:basedOn w:val="DefaultParagraphFont"/>
    <w:rsid w:val="004F74DD"/>
  </w:style>
  <w:style w:type="character" w:customStyle="1" w:styleId="gnkrckgcmsb">
    <w:name w:val="gnkrckgcmsb"/>
    <w:basedOn w:val="DefaultParagraphFont"/>
    <w:rsid w:val="004F74DD"/>
  </w:style>
  <w:style w:type="character" w:customStyle="1" w:styleId="gnkrckgcmrb">
    <w:name w:val="gnkrckgcmrb"/>
    <w:basedOn w:val="DefaultParagraphFont"/>
    <w:rsid w:val="004F74DD"/>
  </w:style>
  <w:style w:type="paragraph" w:styleId="TOCHeading">
    <w:name w:val="TOC Heading"/>
    <w:basedOn w:val="Heading1"/>
    <w:next w:val="Normal"/>
    <w:uiPriority w:val="39"/>
    <w:unhideWhenUsed/>
    <w:qFormat/>
    <w:rsid w:val="00845555"/>
    <w:pPr>
      <w:outlineLvl w:val="9"/>
    </w:pPr>
    <w:rPr>
      <w:lang w:val="en-US"/>
    </w:rPr>
  </w:style>
  <w:style w:type="paragraph" w:styleId="TOC1">
    <w:name w:val="toc 1"/>
    <w:basedOn w:val="Normal"/>
    <w:next w:val="Normal"/>
    <w:autoRedefine/>
    <w:uiPriority w:val="39"/>
    <w:unhideWhenUsed/>
    <w:rsid w:val="00845555"/>
    <w:pPr>
      <w:spacing w:after="100"/>
    </w:pPr>
  </w:style>
  <w:style w:type="character" w:customStyle="1" w:styleId="Heading2Char">
    <w:name w:val="Heading 2 Char"/>
    <w:basedOn w:val="DefaultParagraphFont"/>
    <w:link w:val="Heading2"/>
    <w:uiPriority w:val="9"/>
    <w:rsid w:val="007C664E"/>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5D7E92"/>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5D7E92"/>
    <w:rPr>
      <w:rFonts w:ascii="Consolas" w:hAnsi="Consolas" w:cs="Consolas"/>
      <w:sz w:val="21"/>
      <w:szCs w:val="21"/>
    </w:rPr>
  </w:style>
  <w:style w:type="paragraph" w:styleId="Caption">
    <w:name w:val="caption"/>
    <w:basedOn w:val="Normal"/>
    <w:next w:val="Normal"/>
    <w:uiPriority w:val="35"/>
    <w:unhideWhenUsed/>
    <w:qFormat/>
    <w:rsid w:val="00191ED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575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5D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55783">
      <w:bodyDiv w:val="1"/>
      <w:marLeft w:val="0"/>
      <w:marRight w:val="0"/>
      <w:marTop w:val="0"/>
      <w:marBottom w:val="0"/>
      <w:divBdr>
        <w:top w:val="none" w:sz="0" w:space="0" w:color="auto"/>
        <w:left w:val="none" w:sz="0" w:space="0" w:color="auto"/>
        <w:bottom w:val="none" w:sz="0" w:space="0" w:color="auto"/>
        <w:right w:val="none" w:sz="0" w:space="0" w:color="auto"/>
      </w:divBdr>
    </w:div>
    <w:div w:id="88619819">
      <w:bodyDiv w:val="1"/>
      <w:marLeft w:val="0"/>
      <w:marRight w:val="0"/>
      <w:marTop w:val="0"/>
      <w:marBottom w:val="0"/>
      <w:divBdr>
        <w:top w:val="none" w:sz="0" w:space="0" w:color="auto"/>
        <w:left w:val="none" w:sz="0" w:space="0" w:color="auto"/>
        <w:bottom w:val="none" w:sz="0" w:space="0" w:color="auto"/>
        <w:right w:val="none" w:sz="0" w:space="0" w:color="auto"/>
      </w:divBdr>
    </w:div>
    <w:div w:id="201334349">
      <w:bodyDiv w:val="1"/>
      <w:marLeft w:val="0"/>
      <w:marRight w:val="0"/>
      <w:marTop w:val="0"/>
      <w:marBottom w:val="0"/>
      <w:divBdr>
        <w:top w:val="none" w:sz="0" w:space="0" w:color="auto"/>
        <w:left w:val="none" w:sz="0" w:space="0" w:color="auto"/>
        <w:bottom w:val="none" w:sz="0" w:space="0" w:color="auto"/>
        <w:right w:val="none" w:sz="0" w:space="0" w:color="auto"/>
      </w:divBdr>
    </w:div>
    <w:div w:id="320081445">
      <w:bodyDiv w:val="1"/>
      <w:marLeft w:val="0"/>
      <w:marRight w:val="0"/>
      <w:marTop w:val="0"/>
      <w:marBottom w:val="0"/>
      <w:divBdr>
        <w:top w:val="none" w:sz="0" w:space="0" w:color="auto"/>
        <w:left w:val="none" w:sz="0" w:space="0" w:color="auto"/>
        <w:bottom w:val="none" w:sz="0" w:space="0" w:color="auto"/>
        <w:right w:val="none" w:sz="0" w:space="0" w:color="auto"/>
      </w:divBdr>
    </w:div>
    <w:div w:id="349064991">
      <w:bodyDiv w:val="1"/>
      <w:marLeft w:val="0"/>
      <w:marRight w:val="0"/>
      <w:marTop w:val="0"/>
      <w:marBottom w:val="0"/>
      <w:divBdr>
        <w:top w:val="none" w:sz="0" w:space="0" w:color="auto"/>
        <w:left w:val="none" w:sz="0" w:space="0" w:color="auto"/>
        <w:bottom w:val="none" w:sz="0" w:space="0" w:color="auto"/>
        <w:right w:val="none" w:sz="0" w:space="0" w:color="auto"/>
      </w:divBdr>
    </w:div>
    <w:div w:id="435642627">
      <w:bodyDiv w:val="1"/>
      <w:marLeft w:val="0"/>
      <w:marRight w:val="0"/>
      <w:marTop w:val="0"/>
      <w:marBottom w:val="0"/>
      <w:divBdr>
        <w:top w:val="none" w:sz="0" w:space="0" w:color="auto"/>
        <w:left w:val="none" w:sz="0" w:space="0" w:color="auto"/>
        <w:bottom w:val="none" w:sz="0" w:space="0" w:color="auto"/>
        <w:right w:val="none" w:sz="0" w:space="0" w:color="auto"/>
      </w:divBdr>
    </w:div>
    <w:div w:id="463813242">
      <w:bodyDiv w:val="1"/>
      <w:marLeft w:val="0"/>
      <w:marRight w:val="0"/>
      <w:marTop w:val="0"/>
      <w:marBottom w:val="0"/>
      <w:divBdr>
        <w:top w:val="none" w:sz="0" w:space="0" w:color="auto"/>
        <w:left w:val="none" w:sz="0" w:space="0" w:color="auto"/>
        <w:bottom w:val="none" w:sz="0" w:space="0" w:color="auto"/>
        <w:right w:val="none" w:sz="0" w:space="0" w:color="auto"/>
      </w:divBdr>
    </w:div>
    <w:div w:id="743840259">
      <w:bodyDiv w:val="1"/>
      <w:marLeft w:val="0"/>
      <w:marRight w:val="0"/>
      <w:marTop w:val="0"/>
      <w:marBottom w:val="0"/>
      <w:divBdr>
        <w:top w:val="none" w:sz="0" w:space="0" w:color="auto"/>
        <w:left w:val="none" w:sz="0" w:space="0" w:color="auto"/>
        <w:bottom w:val="none" w:sz="0" w:space="0" w:color="auto"/>
        <w:right w:val="none" w:sz="0" w:space="0" w:color="auto"/>
      </w:divBdr>
    </w:div>
    <w:div w:id="886374454">
      <w:bodyDiv w:val="1"/>
      <w:marLeft w:val="0"/>
      <w:marRight w:val="0"/>
      <w:marTop w:val="0"/>
      <w:marBottom w:val="0"/>
      <w:divBdr>
        <w:top w:val="none" w:sz="0" w:space="0" w:color="auto"/>
        <w:left w:val="none" w:sz="0" w:space="0" w:color="auto"/>
        <w:bottom w:val="none" w:sz="0" w:space="0" w:color="auto"/>
        <w:right w:val="none" w:sz="0" w:space="0" w:color="auto"/>
      </w:divBdr>
    </w:div>
    <w:div w:id="1058631388">
      <w:bodyDiv w:val="1"/>
      <w:marLeft w:val="0"/>
      <w:marRight w:val="0"/>
      <w:marTop w:val="0"/>
      <w:marBottom w:val="0"/>
      <w:divBdr>
        <w:top w:val="none" w:sz="0" w:space="0" w:color="auto"/>
        <w:left w:val="none" w:sz="0" w:space="0" w:color="auto"/>
        <w:bottom w:val="none" w:sz="0" w:space="0" w:color="auto"/>
        <w:right w:val="none" w:sz="0" w:space="0" w:color="auto"/>
      </w:divBdr>
    </w:div>
    <w:div w:id="1064764245">
      <w:bodyDiv w:val="1"/>
      <w:marLeft w:val="0"/>
      <w:marRight w:val="0"/>
      <w:marTop w:val="0"/>
      <w:marBottom w:val="0"/>
      <w:divBdr>
        <w:top w:val="none" w:sz="0" w:space="0" w:color="auto"/>
        <w:left w:val="none" w:sz="0" w:space="0" w:color="auto"/>
        <w:bottom w:val="none" w:sz="0" w:space="0" w:color="auto"/>
        <w:right w:val="none" w:sz="0" w:space="0" w:color="auto"/>
      </w:divBdr>
    </w:div>
    <w:div w:id="1084909951">
      <w:bodyDiv w:val="1"/>
      <w:marLeft w:val="0"/>
      <w:marRight w:val="0"/>
      <w:marTop w:val="0"/>
      <w:marBottom w:val="0"/>
      <w:divBdr>
        <w:top w:val="none" w:sz="0" w:space="0" w:color="auto"/>
        <w:left w:val="none" w:sz="0" w:space="0" w:color="auto"/>
        <w:bottom w:val="none" w:sz="0" w:space="0" w:color="auto"/>
        <w:right w:val="none" w:sz="0" w:space="0" w:color="auto"/>
      </w:divBdr>
    </w:div>
    <w:div w:id="1118985418">
      <w:bodyDiv w:val="1"/>
      <w:marLeft w:val="0"/>
      <w:marRight w:val="0"/>
      <w:marTop w:val="0"/>
      <w:marBottom w:val="0"/>
      <w:divBdr>
        <w:top w:val="none" w:sz="0" w:space="0" w:color="auto"/>
        <w:left w:val="none" w:sz="0" w:space="0" w:color="auto"/>
        <w:bottom w:val="none" w:sz="0" w:space="0" w:color="auto"/>
        <w:right w:val="none" w:sz="0" w:space="0" w:color="auto"/>
      </w:divBdr>
    </w:div>
    <w:div w:id="1180923657">
      <w:bodyDiv w:val="1"/>
      <w:marLeft w:val="0"/>
      <w:marRight w:val="0"/>
      <w:marTop w:val="0"/>
      <w:marBottom w:val="0"/>
      <w:divBdr>
        <w:top w:val="none" w:sz="0" w:space="0" w:color="auto"/>
        <w:left w:val="none" w:sz="0" w:space="0" w:color="auto"/>
        <w:bottom w:val="none" w:sz="0" w:space="0" w:color="auto"/>
        <w:right w:val="none" w:sz="0" w:space="0" w:color="auto"/>
      </w:divBdr>
    </w:div>
    <w:div w:id="1323316748">
      <w:bodyDiv w:val="1"/>
      <w:marLeft w:val="0"/>
      <w:marRight w:val="0"/>
      <w:marTop w:val="0"/>
      <w:marBottom w:val="0"/>
      <w:divBdr>
        <w:top w:val="none" w:sz="0" w:space="0" w:color="auto"/>
        <w:left w:val="none" w:sz="0" w:space="0" w:color="auto"/>
        <w:bottom w:val="none" w:sz="0" w:space="0" w:color="auto"/>
        <w:right w:val="none" w:sz="0" w:space="0" w:color="auto"/>
      </w:divBdr>
    </w:div>
    <w:div w:id="1429930307">
      <w:bodyDiv w:val="1"/>
      <w:marLeft w:val="0"/>
      <w:marRight w:val="0"/>
      <w:marTop w:val="0"/>
      <w:marBottom w:val="0"/>
      <w:divBdr>
        <w:top w:val="none" w:sz="0" w:space="0" w:color="auto"/>
        <w:left w:val="none" w:sz="0" w:space="0" w:color="auto"/>
        <w:bottom w:val="none" w:sz="0" w:space="0" w:color="auto"/>
        <w:right w:val="none" w:sz="0" w:space="0" w:color="auto"/>
      </w:divBdr>
    </w:div>
    <w:div w:id="1450776108">
      <w:bodyDiv w:val="1"/>
      <w:marLeft w:val="0"/>
      <w:marRight w:val="0"/>
      <w:marTop w:val="0"/>
      <w:marBottom w:val="0"/>
      <w:divBdr>
        <w:top w:val="none" w:sz="0" w:space="0" w:color="auto"/>
        <w:left w:val="none" w:sz="0" w:space="0" w:color="auto"/>
        <w:bottom w:val="none" w:sz="0" w:space="0" w:color="auto"/>
        <w:right w:val="none" w:sz="0" w:space="0" w:color="auto"/>
      </w:divBdr>
    </w:div>
    <w:div w:id="1604023960">
      <w:bodyDiv w:val="1"/>
      <w:marLeft w:val="0"/>
      <w:marRight w:val="0"/>
      <w:marTop w:val="0"/>
      <w:marBottom w:val="0"/>
      <w:divBdr>
        <w:top w:val="none" w:sz="0" w:space="0" w:color="auto"/>
        <w:left w:val="none" w:sz="0" w:space="0" w:color="auto"/>
        <w:bottom w:val="none" w:sz="0" w:space="0" w:color="auto"/>
        <w:right w:val="none" w:sz="0" w:space="0" w:color="auto"/>
      </w:divBdr>
    </w:div>
    <w:div w:id="1659379834">
      <w:bodyDiv w:val="1"/>
      <w:marLeft w:val="0"/>
      <w:marRight w:val="0"/>
      <w:marTop w:val="0"/>
      <w:marBottom w:val="0"/>
      <w:divBdr>
        <w:top w:val="none" w:sz="0" w:space="0" w:color="auto"/>
        <w:left w:val="none" w:sz="0" w:space="0" w:color="auto"/>
        <w:bottom w:val="none" w:sz="0" w:space="0" w:color="auto"/>
        <w:right w:val="none" w:sz="0" w:space="0" w:color="auto"/>
      </w:divBdr>
    </w:div>
    <w:div w:id="195043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hyperlink" Target="https://explorable.com/inferential-statistics" TargetMode="Externa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hyperlink" Target="http://statisticsbyjim.com/basics/descriptive-inferential-statistics/"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hyperlink" Target="https://repositorium.sdum.uminho.pt/bitstream/1822/8024/1/student.pdf"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hyperlink" Target="https://archive.ics.uci.edu/ml/datasets/Student+Performance"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hyperlink" Target="http://www.socialresearchmethods.net/kb/statdesc.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327</Words>
  <Characters>47465</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all</dc:creator>
  <cp:keywords/>
  <dc:description/>
  <cp:lastModifiedBy> </cp:lastModifiedBy>
  <cp:revision>4</cp:revision>
  <dcterms:created xsi:type="dcterms:W3CDTF">2019-02-20T02:15:00Z</dcterms:created>
  <dcterms:modified xsi:type="dcterms:W3CDTF">2019-02-20T02:19:00Z</dcterms:modified>
</cp:coreProperties>
</file>